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F96F2" w14:textId="0E580B87" w:rsidR="00377D74" w:rsidRPr="00377D74" w:rsidRDefault="009F5F7F" w:rsidP="00D232F9">
      <w:pPr>
        <w:pStyle w:val="Ttulo1"/>
        <w:jc w:val="center"/>
      </w:pPr>
      <w:r>
        <w:t xml:space="preserve">PROCESSO </w:t>
      </w:r>
      <w:proofErr w:type="gramStart"/>
      <w:r w:rsidR="00D232F9">
        <w:t>CLINICO</w:t>
      </w:r>
      <w:proofErr w:type="gramEnd"/>
      <w:r>
        <w:t xml:space="preserve"> ELECTRÓNICO</w:t>
      </w:r>
    </w:p>
    <w:p w14:paraId="597109C0" w14:textId="756AAAD6" w:rsidR="00E91531" w:rsidRDefault="00E91531">
      <w:pPr>
        <w:rPr>
          <w:b/>
          <w:bCs/>
        </w:rPr>
      </w:pPr>
    </w:p>
    <w:p w14:paraId="10FB9434" w14:textId="732029EB" w:rsidR="00377D74" w:rsidRDefault="00377D74">
      <w:pPr>
        <w:rPr>
          <w:b/>
          <w:bCs/>
        </w:rPr>
      </w:pPr>
      <w:r>
        <w:rPr>
          <w:b/>
          <w:bCs/>
        </w:rPr>
        <w:t>Introdução</w:t>
      </w:r>
    </w:p>
    <w:p w14:paraId="0809366B" w14:textId="1F380991" w:rsidR="00C027BB" w:rsidRDefault="00377D74" w:rsidP="00BB272B">
      <w:pPr>
        <w:jc w:val="both"/>
        <w:rPr>
          <w:strike/>
        </w:rPr>
      </w:pPr>
      <w:r>
        <w:t xml:space="preserve">O </w:t>
      </w:r>
      <w:r w:rsidR="00E63DA3">
        <w:t>Plano de Recuperação e Resiliência (</w:t>
      </w:r>
      <w:r>
        <w:t>PRR</w:t>
      </w:r>
      <w:r w:rsidR="00E63DA3">
        <w:t>)</w:t>
      </w:r>
      <w:r>
        <w:t xml:space="preserve"> prevê </w:t>
      </w:r>
      <w:r w:rsidR="002341A6">
        <w:t>a Transição Digital na S</w:t>
      </w:r>
      <w:r w:rsidR="00F17AD9">
        <w:t xml:space="preserve">aúde, com a atribuição de </w:t>
      </w:r>
      <w:r>
        <w:t xml:space="preserve">300 milhões de euros </w:t>
      </w:r>
      <w:r w:rsidR="00F17AD9">
        <w:t>para investimento. São definidos um conjunto de objetivos, intenções e avaliações que constit</w:t>
      </w:r>
      <w:r w:rsidR="00E63DA3">
        <w:t xml:space="preserve">uem a expetativa de criação do Processo </w:t>
      </w:r>
      <w:proofErr w:type="gramStart"/>
      <w:r w:rsidR="00E63DA3">
        <w:t>Clinico</w:t>
      </w:r>
      <w:proofErr w:type="gramEnd"/>
      <w:r w:rsidR="00E63DA3">
        <w:t xml:space="preserve"> Digital </w:t>
      </w:r>
      <w:r w:rsidR="00D20555">
        <w:t>–</w:t>
      </w:r>
      <w:r w:rsidR="00E63DA3">
        <w:t xml:space="preserve"> </w:t>
      </w:r>
      <w:r w:rsidR="00D20555">
        <w:t>Registo de Saúde Eletrónico (</w:t>
      </w:r>
      <w:r w:rsidR="000711B7">
        <w:t>RSE</w:t>
      </w:r>
      <w:r w:rsidR="00D20555">
        <w:t>).</w:t>
      </w:r>
    </w:p>
    <w:p w14:paraId="78D088A0" w14:textId="7DD5BB15" w:rsidR="00F17AD9" w:rsidRPr="00C027BB" w:rsidRDefault="00C027BB" w:rsidP="00BB272B">
      <w:pPr>
        <w:jc w:val="both"/>
      </w:pPr>
      <w:r w:rsidRPr="00D20555">
        <w:t xml:space="preserve">No entanto a ausência da definição de normas e standards internacionais a </w:t>
      </w:r>
      <w:r w:rsidR="00D20555" w:rsidRPr="00D20555">
        <w:t>adotar</w:t>
      </w:r>
      <w:r w:rsidRPr="00D20555">
        <w:t xml:space="preserve">, definição de um modelo de </w:t>
      </w:r>
      <w:proofErr w:type="spellStart"/>
      <w:r w:rsidRPr="00D20555">
        <w:t>Arquitectura</w:t>
      </w:r>
      <w:proofErr w:type="spellEnd"/>
      <w:r w:rsidRPr="00D20555">
        <w:t xml:space="preserve"> de Dados normalizado, especificação de uma plataforma de interoperabilidade normalizada e integrável com as aplicações existentes e um   plano de </w:t>
      </w:r>
      <w:r w:rsidR="00D20555" w:rsidRPr="00D20555">
        <w:t>ação</w:t>
      </w:r>
      <w:r w:rsidRPr="00D20555">
        <w:t xml:space="preserve"> com ações concretas</w:t>
      </w:r>
      <w:r>
        <w:t xml:space="preserve"> </w:t>
      </w:r>
      <w:r w:rsidR="00CC2B4E" w:rsidRPr="00C027BB">
        <w:t>permitem-nos afirmar</w:t>
      </w:r>
      <w:r w:rsidR="00F17AD9" w:rsidRPr="00C027BB">
        <w:t xml:space="preserve"> que não existe um plano </w:t>
      </w:r>
      <w:r w:rsidR="00CC2B4E" w:rsidRPr="00C027BB">
        <w:t xml:space="preserve">estratégico </w:t>
      </w:r>
      <w:r w:rsidR="00F17AD9" w:rsidRPr="00C027BB">
        <w:t xml:space="preserve">para a transição digital </w:t>
      </w:r>
      <w:r w:rsidR="00CC2B4E" w:rsidRPr="00C027BB">
        <w:t xml:space="preserve">na saúde, </w:t>
      </w:r>
      <w:r w:rsidR="00F17AD9" w:rsidRPr="00C027BB">
        <w:t xml:space="preserve">integrando projetos concretos visando os objetivos definidos, devidamente orçamentados e com prazos de execução </w:t>
      </w:r>
      <w:r w:rsidR="00CC2B4E" w:rsidRPr="00C027BB">
        <w:t>atribuídos</w:t>
      </w:r>
      <w:r w:rsidR="00F17AD9" w:rsidRPr="00C027BB">
        <w:t>.</w:t>
      </w:r>
    </w:p>
    <w:p w14:paraId="40BE58EE" w14:textId="77E7D36F" w:rsidR="00BB272B" w:rsidRDefault="00BB272B" w:rsidP="00BB272B">
      <w:pPr>
        <w:jc w:val="both"/>
      </w:pPr>
      <w:r>
        <w:t>Enquanto algumas limitações se poderão resolver pela atualização tecnológica, a interoperabilidade semântica e organizacional, a qualidade dos dados, a segurança e privacidade dos dado</w:t>
      </w:r>
      <w:r w:rsidR="00CC2B4E">
        <w:t>s clínicos e a sua governança, requerem</w:t>
      </w:r>
      <w:r>
        <w:t xml:space="preserve"> uma estratégia baseada na mudança de paradigma </w:t>
      </w:r>
      <w:r w:rsidR="00CC2B4E">
        <w:t>com adoção</w:t>
      </w:r>
      <w:r>
        <w:t xml:space="preserve"> dos standards internacionais e planeamento de uma estratégia global de interoperabilidade.</w:t>
      </w:r>
    </w:p>
    <w:p w14:paraId="30A20B57" w14:textId="431A0761" w:rsidR="00BB272B" w:rsidRPr="004527F6" w:rsidRDefault="00CC2B4E" w:rsidP="004527F6">
      <w:pPr>
        <w:jc w:val="both"/>
      </w:pPr>
      <w:r>
        <w:t xml:space="preserve">O documento “O PRR e a Saúde, </w:t>
      </w:r>
      <w:r w:rsidRPr="00CC2B4E">
        <w:t>Contributos, Limitações e Fatores Críticos de Sucesso</w:t>
      </w:r>
      <w:r>
        <w:t>” elaborado pela Plataforma Reforçar o SNS, inclu</w:t>
      </w:r>
      <w:r w:rsidR="00D20555">
        <w:t>i a Transição D</w:t>
      </w:r>
      <w:r w:rsidR="002341A6">
        <w:t xml:space="preserve">igital na </w:t>
      </w:r>
      <w:proofErr w:type="spellStart"/>
      <w:r w:rsidR="002341A6">
        <w:t>Saude</w:t>
      </w:r>
      <w:proofErr w:type="spellEnd"/>
      <w:r w:rsidR="002341A6">
        <w:t xml:space="preserve"> e identifica as questões referidas. A importância deste assunto para o SNS quanto a economia de recursos e qualidade da prestação de cuidados, determinou a elaboração do presente trabalho em complemento daquele, sugerindo </w:t>
      </w:r>
      <w:r w:rsidR="004527F6" w:rsidRPr="004527F6">
        <w:t xml:space="preserve">uma abordagem estratégica </w:t>
      </w:r>
      <w:r w:rsidR="004527F6">
        <w:t xml:space="preserve">para </w:t>
      </w:r>
      <w:r w:rsidR="004527F6" w:rsidRPr="004527F6">
        <w:t>um modelo de processo clínico eletrónico escalável e independente das opções tecnológicas</w:t>
      </w:r>
      <w:r w:rsidR="00BC2CF9">
        <w:t>,</w:t>
      </w:r>
      <w:r w:rsidR="004527F6" w:rsidRPr="004527F6">
        <w:t xml:space="preserve"> </w:t>
      </w:r>
      <w:r w:rsidR="004527F6">
        <w:t xml:space="preserve">suscetível </w:t>
      </w:r>
      <w:r w:rsidR="00D20555">
        <w:t xml:space="preserve">de </w:t>
      </w:r>
      <w:r w:rsidR="00D20555" w:rsidRPr="004527F6">
        <w:t>ultrapassar</w:t>
      </w:r>
      <w:r w:rsidR="004527F6" w:rsidRPr="004527F6">
        <w:t xml:space="preserve"> o horizonte temporal das aplicações informáticas. </w:t>
      </w:r>
    </w:p>
    <w:p w14:paraId="33F5166E" w14:textId="7843D1B8" w:rsidR="00377D74" w:rsidRDefault="00CF2779" w:rsidP="00CF2779">
      <w:pPr>
        <w:jc w:val="both"/>
      </w:pPr>
      <w:r w:rsidRPr="00D20555">
        <w:t>A orientação para os dados e para a sua qualidade deverá estar presente em todas as opções estratégicas</w:t>
      </w:r>
      <w:r w:rsidR="00D20555">
        <w:t>,</w:t>
      </w:r>
      <w:r w:rsidRPr="00D20555">
        <w:t xml:space="preserve"> assim como propomos que todas as opções estejam em </w:t>
      </w:r>
      <w:r w:rsidR="00ED7F4C">
        <w:t xml:space="preserve">consonância com a recomendação </w:t>
      </w:r>
      <w:r w:rsidRPr="00D20555">
        <w:t xml:space="preserve">da EU “2019/243 </w:t>
      </w:r>
      <w:proofErr w:type="spellStart"/>
      <w:r w:rsidRPr="00D20555">
        <w:t>of</w:t>
      </w:r>
      <w:proofErr w:type="spellEnd"/>
      <w:r w:rsidRPr="00D20555">
        <w:t xml:space="preserve"> 6 </w:t>
      </w:r>
      <w:proofErr w:type="spellStart"/>
      <w:r w:rsidRPr="00D20555">
        <w:t>February</w:t>
      </w:r>
      <w:proofErr w:type="spellEnd"/>
      <w:r w:rsidRPr="00D20555">
        <w:t xml:space="preserve"> 2019 </w:t>
      </w:r>
      <w:proofErr w:type="spellStart"/>
      <w:r w:rsidRPr="00D20555">
        <w:t>on</w:t>
      </w:r>
      <w:proofErr w:type="spellEnd"/>
      <w:r w:rsidRPr="00D20555">
        <w:t xml:space="preserve"> a </w:t>
      </w:r>
      <w:proofErr w:type="spellStart"/>
      <w:r w:rsidRPr="00D20555">
        <w:t>European</w:t>
      </w:r>
      <w:proofErr w:type="spellEnd"/>
      <w:r w:rsidRPr="00D20555">
        <w:t xml:space="preserve"> </w:t>
      </w:r>
      <w:proofErr w:type="spellStart"/>
      <w:r w:rsidRPr="00D20555">
        <w:t>Electronic</w:t>
      </w:r>
      <w:proofErr w:type="spellEnd"/>
      <w:r w:rsidRPr="00D20555">
        <w:t xml:space="preserve"> </w:t>
      </w:r>
      <w:proofErr w:type="spellStart"/>
      <w:r w:rsidRPr="00D20555">
        <w:t>Health</w:t>
      </w:r>
      <w:proofErr w:type="spellEnd"/>
      <w:r w:rsidRPr="00D20555">
        <w:t xml:space="preserve"> Record </w:t>
      </w:r>
      <w:proofErr w:type="spellStart"/>
      <w:r w:rsidRPr="00D20555">
        <w:t>exchange</w:t>
      </w:r>
      <w:proofErr w:type="spellEnd"/>
      <w:r w:rsidRPr="00D20555">
        <w:t xml:space="preserve"> </w:t>
      </w:r>
      <w:proofErr w:type="spellStart"/>
      <w:r w:rsidRPr="00D20555">
        <w:t>format</w:t>
      </w:r>
      <w:proofErr w:type="spellEnd"/>
      <w:r w:rsidRPr="00D20555">
        <w:t>”.</w:t>
      </w:r>
    </w:p>
    <w:p w14:paraId="109F78CB" w14:textId="77777777" w:rsidR="00D20555" w:rsidRPr="00CF2779" w:rsidRDefault="00D20555" w:rsidP="00CF2779">
      <w:pPr>
        <w:jc w:val="both"/>
      </w:pPr>
    </w:p>
    <w:p w14:paraId="1855E2A2" w14:textId="5DDBCDDD" w:rsidR="00E91531" w:rsidRDefault="00EF5CEE" w:rsidP="00D232F9">
      <w:pPr>
        <w:pStyle w:val="Ttulo1"/>
        <w:numPr>
          <w:ilvl w:val="0"/>
          <w:numId w:val="8"/>
        </w:numPr>
        <w:rPr>
          <w:shd w:val="clear" w:color="auto" w:fill="FFFFFF"/>
        </w:rPr>
      </w:pPr>
      <w:r>
        <w:rPr>
          <w:shd w:val="clear" w:color="auto" w:fill="FFFFFF"/>
        </w:rPr>
        <w:t>Normas,</w:t>
      </w:r>
      <w:r w:rsidR="00E91531">
        <w:rPr>
          <w:shd w:val="clear" w:color="auto" w:fill="FFFFFF"/>
        </w:rPr>
        <w:t xml:space="preserve"> Modelos</w:t>
      </w:r>
      <w:r w:rsidR="00E33D98">
        <w:rPr>
          <w:shd w:val="clear" w:color="auto" w:fill="FFFFFF"/>
        </w:rPr>
        <w:t xml:space="preserve"> e Objetivos Estratégicos</w:t>
      </w:r>
    </w:p>
    <w:p w14:paraId="5475911E" w14:textId="77777777" w:rsidR="00D232F9" w:rsidRPr="00D232F9" w:rsidRDefault="00D232F9" w:rsidP="00D232F9"/>
    <w:p w14:paraId="39B896C3" w14:textId="7E2D836D" w:rsidR="0002488C" w:rsidRPr="0002488C" w:rsidRDefault="00E33D98">
      <w:pPr>
        <w:rPr>
          <w:b/>
          <w:bCs/>
        </w:rPr>
      </w:pPr>
      <w:r>
        <w:rPr>
          <w:b/>
          <w:bCs/>
        </w:rPr>
        <w:t>Normas e Modelos de Dados</w:t>
      </w:r>
    </w:p>
    <w:p w14:paraId="28A72FDF" w14:textId="29C3B0AD" w:rsidR="00917A83" w:rsidRDefault="00917A83">
      <w:r>
        <w:t xml:space="preserve">Os dados em </w:t>
      </w:r>
      <w:r w:rsidR="00E33D98">
        <w:t>saúde são</w:t>
      </w:r>
      <w:r w:rsidR="00B470AB">
        <w:t xml:space="preserve"> a pedra basilar para a informação e construção do conhecimento.</w:t>
      </w:r>
    </w:p>
    <w:p w14:paraId="165314AB" w14:textId="63D221EE" w:rsidR="00B470AB" w:rsidRDefault="00B470AB">
      <w:r>
        <w:t>A sua relevância encontra-se patente em várias dimensões entre as quais se destacam:</w:t>
      </w:r>
    </w:p>
    <w:p w14:paraId="0F6C9EFA" w14:textId="17A2FC1A" w:rsidR="00B470AB" w:rsidRDefault="00B470AB" w:rsidP="00B470AB">
      <w:pPr>
        <w:pStyle w:val="PargrafodaLista"/>
        <w:numPr>
          <w:ilvl w:val="0"/>
          <w:numId w:val="1"/>
        </w:numPr>
      </w:pPr>
      <w:r>
        <w:t>Qualidade dos cuidados prestados</w:t>
      </w:r>
    </w:p>
    <w:p w14:paraId="391C9ADD" w14:textId="4ED69761" w:rsidR="00B470AB" w:rsidRDefault="00B470AB" w:rsidP="00B470AB">
      <w:pPr>
        <w:pStyle w:val="PargrafodaLista"/>
        <w:numPr>
          <w:ilvl w:val="0"/>
          <w:numId w:val="1"/>
        </w:numPr>
      </w:pPr>
      <w:r>
        <w:t>Adequação da afetação dos recursos</w:t>
      </w:r>
    </w:p>
    <w:p w14:paraId="66F114A6" w14:textId="01A97712" w:rsidR="00B470AB" w:rsidRDefault="00B470AB" w:rsidP="00B470AB">
      <w:pPr>
        <w:pStyle w:val="PargrafodaLista"/>
        <w:numPr>
          <w:ilvl w:val="0"/>
          <w:numId w:val="1"/>
        </w:numPr>
      </w:pPr>
      <w:r>
        <w:t>Desenvolvimento de políticas de saúde e diretivas</w:t>
      </w:r>
    </w:p>
    <w:p w14:paraId="0CFDC869" w14:textId="6D3FC1C9" w:rsidR="00B470AB" w:rsidRDefault="00B470AB" w:rsidP="00B470AB">
      <w:pPr>
        <w:pStyle w:val="PargrafodaLista"/>
        <w:numPr>
          <w:ilvl w:val="0"/>
          <w:numId w:val="1"/>
        </w:numPr>
      </w:pPr>
      <w:r>
        <w:t>Investigação em desenvolvimento de novas terapêuticas e boas práticas</w:t>
      </w:r>
    </w:p>
    <w:p w14:paraId="33645CD7" w14:textId="3807A6E7" w:rsidR="00B470AB" w:rsidRDefault="00B470AB" w:rsidP="00B470AB">
      <w:pPr>
        <w:pStyle w:val="PargrafodaLista"/>
        <w:numPr>
          <w:ilvl w:val="0"/>
          <w:numId w:val="1"/>
        </w:numPr>
      </w:pPr>
      <w:r>
        <w:t>Promoção da sustentabilidade económica dos serviços de saúde</w:t>
      </w:r>
    </w:p>
    <w:p w14:paraId="4FE9354C" w14:textId="2456287C" w:rsidR="00B470AB" w:rsidRDefault="00B470AB" w:rsidP="00B470AB">
      <w:pPr>
        <w:pStyle w:val="PargrafodaLista"/>
        <w:numPr>
          <w:ilvl w:val="0"/>
          <w:numId w:val="1"/>
        </w:numPr>
      </w:pPr>
      <w:r>
        <w:lastRenderedPageBreak/>
        <w:t xml:space="preserve">Métodos para aumentar a Segurança, Privacidade e Confidencialidade </w:t>
      </w:r>
    </w:p>
    <w:p w14:paraId="43752D02" w14:textId="14DC67A8" w:rsidR="00B470AB" w:rsidRDefault="00D9699A">
      <w:r>
        <w:t>e</w:t>
      </w:r>
      <w:r w:rsidR="00B470AB">
        <w:t xml:space="preserve"> ainda</w:t>
      </w:r>
    </w:p>
    <w:p w14:paraId="381CDD79" w14:textId="5F8EB0E9" w:rsidR="00B470AB" w:rsidRDefault="00B470AB" w:rsidP="00B470AB">
      <w:pPr>
        <w:pStyle w:val="PargrafodaLista"/>
        <w:numPr>
          <w:ilvl w:val="0"/>
          <w:numId w:val="2"/>
        </w:numPr>
      </w:pPr>
      <w:r>
        <w:t>Modelos de simulação e inferência da evolução e procura de cuidados de saúde</w:t>
      </w:r>
    </w:p>
    <w:p w14:paraId="0025BA68" w14:textId="28B723FC" w:rsidR="00B470AB" w:rsidRDefault="00B470AB" w:rsidP="00B470AB">
      <w:pPr>
        <w:pStyle w:val="PargrafodaLista"/>
        <w:numPr>
          <w:ilvl w:val="0"/>
          <w:numId w:val="2"/>
        </w:numPr>
      </w:pPr>
      <w:r>
        <w:t>Modelos de inferência de fatores condicionantes em saúde</w:t>
      </w:r>
    </w:p>
    <w:p w14:paraId="14EC4D7F" w14:textId="0F62EC64" w:rsidR="00B470AB" w:rsidRDefault="00B470AB" w:rsidP="00B470AB">
      <w:pPr>
        <w:pStyle w:val="PargrafodaLista"/>
        <w:numPr>
          <w:ilvl w:val="0"/>
          <w:numId w:val="2"/>
        </w:numPr>
      </w:pPr>
      <w:r>
        <w:t xml:space="preserve">Planos de risco e </w:t>
      </w:r>
      <w:r w:rsidR="00D9699A">
        <w:t>contingência</w:t>
      </w:r>
    </w:p>
    <w:p w14:paraId="5F1B8F50" w14:textId="1604E3B0" w:rsidR="00D9699A" w:rsidRDefault="00D9699A" w:rsidP="00D9699A">
      <w:r>
        <w:t>entre outros.</w:t>
      </w:r>
    </w:p>
    <w:p w14:paraId="549F9700" w14:textId="608A9452" w:rsidR="00D9699A" w:rsidRDefault="00D9699A" w:rsidP="0002488C">
      <w:pPr>
        <w:jc w:val="both"/>
      </w:pPr>
      <w:r>
        <w:t>Desta forma os dados em saúde representam um ativo muito importante para o desenvolvimento da sociedade e promoção de uma saúde sustentável.</w:t>
      </w:r>
    </w:p>
    <w:p w14:paraId="3F68EE13" w14:textId="28E5C14A" w:rsidR="00D9699A" w:rsidRDefault="00D9699A" w:rsidP="00D9699A">
      <w:pPr>
        <w:jc w:val="both"/>
      </w:pPr>
      <w:r>
        <w:t xml:space="preserve">Pelos motivos referidos, os dados deverão ser independentes da tecnologia, tendências de mercados e opções de soluções tecnológicas. A mobilidade dos indivíduos obriga ao desenvolvimento de características de ubiquidade no acesso e registo de dados de saúde o que em termos de arquitetura de </w:t>
      </w:r>
      <w:r w:rsidR="0002488C">
        <w:t>dados implica</w:t>
      </w:r>
      <w:r>
        <w:t xml:space="preserve"> normalização, integração e interoperabilidade. </w:t>
      </w:r>
    </w:p>
    <w:p w14:paraId="4593F9BB" w14:textId="2FD00069" w:rsidR="00D9699A" w:rsidRDefault="0002488C" w:rsidP="0002488C">
      <w:pPr>
        <w:jc w:val="both"/>
      </w:pPr>
      <w:r>
        <w:t>Os dados podem ser um ativo importante desde que possam ser transformados em informação e conhecimento. Os dados em saúde apresentam alguma complexidade de estrutura que pode ser descrita por um tipo de objetos denominado arquétipo.</w:t>
      </w:r>
    </w:p>
    <w:p w14:paraId="673ACE7B" w14:textId="77777777" w:rsidR="0002488C" w:rsidRDefault="0002488C" w:rsidP="0002488C">
      <w:pPr>
        <w:keepNext/>
        <w:jc w:val="center"/>
      </w:pPr>
      <w:r w:rsidRPr="0002488C">
        <w:rPr>
          <w:noProof/>
          <w:lang w:eastAsia="pt-PT"/>
        </w:rPr>
        <w:drawing>
          <wp:inline distT="0" distB="0" distL="0" distR="0" wp14:anchorId="03CA9E15" wp14:editId="2B835D58">
            <wp:extent cx="4600480" cy="31623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26757" cy="3180362"/>
                    </a:xfrm>
                    <a:prstGeom prst="rect">
                      <a:avLst/>
                    </a:prstGeom>
                  </pic:spPr>
                </pic:pic>
              </a:graphicData>
            </a:graphic>
          </wp:inline>
        </w:drawing>
      </w:r>
    </w:p>
    <w:p w14:paraId="59AC7D08" w14:textId="473662D0" w:rsidR="0002488C" w:rsidRDefault="0002488C" w:rsidP="0002488C">
      <w:pPr>
        <w:pStyle w:val="Legenda"/>
        <w:jc w:val="center"/>
      </w:pPr>
      <w:r>
        <w:t xml:space="preserve">Figura </w:t>
      </w:r>
      <w:fldSimple w:instr=" SEQ Figura \* ARABIC ">
        <w:r w:rsidR="004A1A27">
          <w:rPr>
            <w:noProof/>
          </w:rPr>
          <w:t>1</w:t>
        </w:r>
      </w:fldSimple>
      <w:r>
        <w:t xml:space="preserve"> </w:t>
      </w:r>
      <w:r w:rsidR="00564A66">
        <w:t>–</w:t>
      </w:r>
      <w:r>
        <w:t xml:space="preserve"> </w:t>
      </w:r>
      <w:r w:rsidR="00564A66">
        <w:t xml:space="preserve">Exemplo de </w:t>
      </w:r>
      <w:r>
        <w:t>Arquétipo "</w:t>
      </w:r>
      <w:proofErr w:type="spellStart"/>
      <w:r>
        <w:t>Blood</w:t>
      </w:r>
      <w:proofErr w:type="spellEnd"/>
      <w:r>
        <w:t xml:space="preserve"> </w:t>
      </w:r>
      <w:proofErr w:type="spellStart"/>
      <w:r>
        <w:t>Pressure</w:t>
      </w:r>
      <w:proofErr w:type="spellEnd"/>
      <w:proofErr w:type="gramStart"/>
      <w:r>
        <w:t>" ,</w:t>
      </w:r>
      <w:proofErr w:type="gramEnd"/>
      <w:r>
        <w:t xml:space="preserve"> </w:t>
      </w:r>
      <w:proofErr w:type="spellStart"/>
      <w:r>
        <w:t>OpenE</w:t>
      </w:r>
      <w:r w:rsidR="00564A66">
        <w:t>HR</w:t>
      </w:r>
      <w:proofErr w:type="spellEnd"/>
    </w:p>
    <w:p w14:paraId="0A7D9E25" w14:textId="011A9E12" w:rsidR="0002488C" w:rsidRDefault="00564A66" w:rsidP="0002488C">
      <w:pPr>
        <w:jc w:val="both"/>
      </w:pPr>
      <w:r>
        <w:t xml:space="preserve">Os arquétipos podem ainda ter várias versões ao longo da sua vida, o que permite aos sistemas de Registo de Saúde </w:t>
      </w:r>
      <w:r w:rsidR="003F3599">
        <w:t>Eletrónicos</w:t>
      </w:r>
      <w:r>
        <w:t xml:space="preserve"> (RSE) evoluírem com os novos horizontes do conhecimento sem perda de coerência e consistência com os modelos anteriores.</w:t>
      </w:r>
    </w:p>
    <w:p w14:paraId="05ABA084" w14:textId="66BB32FC" w:rsidR="00564A66" w:rsidRDefault="00564A66" w:rsidP="0002488C">
      <w:pPr>
        <w:jc w:val="both"/>
      </w:pPr>
      <w:r>
        <w:t>É possível desta forma ter uma especificação para a estrutura de cada dado em saúde e garantir a interoperabilidade com sistemas informáticos de diferentes fornecedores e instituições.</w:t>
      </w:r>
    </w:p>
    <w:p w14:paraId="369FDD44" w14:textId="4425961B" w:rsidR="00564A66" w:rsidRDefault="0066334F" w:rsidP="0002488C">
      <w:pPr>
        <w:jc w:val="both"/>
      </w:pPr>
      <w:r>
        <w:t>As designações dos dados também terão de ser normalizadas e devem seguir determinadas classificações internacionais também designadas de ontologias.</w:t>
      </w:r>
    </w:p>
    <w:p w14:paraId="70FC67B1" w14:textId="7AF9BAC2" w:rsidR="0066334F" w:rsidRDefault="0066334F" w:rsidP="0002488C">
      <w:pPr>
        <w:jc w:val="both"/>
      </w:pPr>
      <w:r>
        <w:t xml:space="preserve">Algumas </w:t>
      </w:r>
      <w:r w:rsidR="003F3599">
        <w:t>destas ontologias</w:t>
      </w:r>
      <w:r>
        <w:t xml:space="preserve"> são da OMS enquanto outr</w:t>
      </w:r>
      <w:r w:rsidR="003F3599">
        <w:t>a</w:t>
      </w:r>
      <w:r>
        <w:t xml:space="preserve">s como o SNOMED para notas </w:t>
      </w:r>
      <w:r w:rsidR="003F3599">
        <w:t>clínicas</w:t>
      </w:r>
      <w:r>
        <w:t xml:space="preserve">, o LOINC para dados de laboratório, </w:t>
      </w:r>
      <w:proofErr w:type="gramStart"/>
      <w:r>
        <w:t>o ATC para medicamentos, entre outros</w:t>
      </w:r>
      <w:r w:rsidR="003F3599">
        <w:t>,</w:t>
      </w:r>
      <w:r>
        <w:t xml:space="preserve"> são</w:t>
      </w:r>
      <w:proofErr w:type="gramEnd"/>
      <w:r>
        <w:t xml:space="preserve"> desenvolvidas </w:t>
      </w:r>
      <w:r>
        <w:lastRenderedPageBreak/>
        <w:t>por várias instituições de normalização. Assim os dados deverão estar normalizados e codificados segundo as ontologias escolhidas para o Sistema de Saúde.</w:t>
      </w:r>
    </w:p>
    <w:p w14:paraId="3BDB90A5" w14:textId="37F6E890" w:rsidR="0066334F" w:rsidRDefault="0066334F" w:rsidP="0002488C">
      <w:pPr>
        <w:jc w:val="both"/>
      </w:pPr>
      <w:r>
        <w:t xml:space="preserve">O alinhamento semântico dos dados é assim também um aspeto importante para a qualidade dos dados e sua </w:t>
      </w:r>
      <w:r w:rsidR="003F3599">
        <w:t>usabilidade</w:t>
      </w:r>
      <w:r>
        <w:t xml:space="preserve">. </w:t>
      </w:r>
      <w:r w:rsidR="003F3599">
        <w:t xml:space="preserve"> Contudo a atividade de normalizar e codificar os dados não deve significar mais uma tarefa, mas antes pelo contrário as interfaces homem-máquina devem ser inteligentes ao ponto de apoiar o profissional de saúde nas designações normalizadas e codificar automaticamente os dados.</w:t>
      </w:r>
    </w:p>
    <w:p w14:paraId="0B4AFC0A" w14:textId="064FB390" w:rsidR="003F3599" w:rsidRDefault="003F3599" w:rsidP="0002488C">
      <w:pPr>
        <w:jc w:val="both"/>
      </w:pPr>
      <w:r>
        <w:t>Em resumo</w:t>
      </w:r>
      <w:r w:rsidR="008A64D2">
        <w:t>, seja qual for a fonte</w:t>
      </w:r>
      <w:r>
        <w:t xml:space="preserve"> dos dados em saúde, para ser possível uma normalização, integração e interoperabilidade de dados ter-se-á de conseguir uma harmonização de estruturas e alinhamento semântico. Existem vários </w:t>
      </w:r>
      <w:r w:rsidRPr="007E7C5D">
        <w:rPr>
          <w:color w:val="000000" w:themeColor="text1"/>
        </w:rPr>
        <w:t xml:space="preserve">sistemas de </w:t>
      </w:r>
      <w:r w:rsidR="007E7C5D">
        <w:rPr>
          <w:color w:val="000000" w:themeColor="text1"/>
        </w:rPr>
        <w:t>RSE</w:t>
      </w:r>
      <w:r w:rsidR="007E7C5D" w:rsidRPr="004E5E58">
        <w:t>, leia-se</w:t>
      </w:r>
      <w:r w:rsidRPr="004E5E58">
        <w:t xml:space="preserve"> </w:t>
      </w:r>
      <w:r w:rsidR="007E7C5D" w:rsidRPr="004E5E58">
        <w:t>aplicações de Processos Clínicos Eletrónicos</w:t>
      </w:r>
      <w:r w:rsidR="007E7C5D">
        <w:t xml:space="preserve"> </w:t>
      </w:r>
      <w:r>
        <w:t>implementados em Portugal e na Europa</w:t>
      </w:r>
      <w:r w:rsidR="00006DAD">
        <w:t>,</w:t>
      </w:r>
      <w:r w:rsidR="004824C8">
        <w:t xml:space="preserve"> pelo que o desenvolvimento de plataformas de interoperabilidade com “inteligência” para referenciar e conectar várias fontes de dados permitindo a prestação de cuidados centrada no cidadão, a governação dos serviços de saúde e das doenças, com segurança, confidencialidade e privacidade, </w:t>
      </w:r>
      <w:r w:rsidR="007E7C5D" w:rsidRPr="004E5E58">
        <w:t>criando um verdadeiro RSE “Único”,</w:t>
      </w:r>
      <w:r w:rsidR="007E7C5D">
        <w:t xml:space="preserve"> </w:t>
      </w:r>
      <w:r w:rsidR="004824C8">
        <w:t>são o grande desafio que se coloca.</w:t>
      </w:r>
    </w:p>
    <w:p w14:paraId="622B1B4A" w14:textId="39C210D1" w:rsidR="004824C8" w:rsidRDefault="004824C8" w:rsidP="0002488C">
      <w:pPr>
        <w:jc w:val="both"/>
      </w:pPr>
      <w:r>
        <w:t>Os principais objetivos para esta estratégia são os seguintes:</w:t>
      </w:r>
    </w:p>
    <w:p w14:paraId="2BF2A96C" w14:textId="3960702F" w:rsidR="0002488C" w:rsidRDefault="004824C8" w:rsidP="003221F9">
      <w:pPr>
        <w:pStyle w:val="PargrafodaLista"/>
        <w:numPr>
          <w:ilvl w:val="0"/>
          <w:numId w:val="4"/>
        </w:numPr>
      </w:pPr>
      <w:proofErr w:type="gramStart"/>
      <w:r>
        <w:t>Desenvolv</w:t>
      </w:r>
      <w:r w:rsidR="0076793F">
        <w:t>er</w:t>
      </w:r>
      <w:r w:rsidR="008A64D2">
        <w:t xml:space="preserve"> </w:t>
      </w:r>
      <w:r>
        <w:t xml:space="preserve"> um</w:t>
      </w:r>
      <w:proofErr w:type="gramEnd"/>
      <w:r>
        <w:t xml:space="preserve"> modelo de governação de dados em saúde</w:t>
      </w:r>
      <w:r w:rsidR="0076793F">
        <w:t xml:space="preserve"> </w:t>
      </w:r>
      <w:r w:rsidR="003221F9">
        <w:t>com</w:t>
      </w:r>
      <w:r w:rsidR="0076793F">
        <w:t xml:space="preserve"> previsão do seu ciclo de vida e crescimento.</w:t>
      </w:r>
    </w:p>
    <w:p w14:paraId="3FC58DBC" w14:textId="488187B2" w:rsidR="004824C8" w:rsidRDefault="004824C8" w:rsidP="003221F9">
      <w:pPr>
        <w:pStyle w:val="PargrafodaLista"/>
        <w:numPr>
          <w:ilvl w:val="0"/>
          <w:numId w:val="3"/>
        </w:numPr>
      </w:pPr>
      <w:r>
        <w:t>Desenvolv</w:t>
      </w:r>
      <w:r w:rsidR="0076793F">
        <w:t>er</w:t>
      </w:r>
      <w:r>
        <w:t xml:space="preserve"> uma infraestrutura de interoperabilidade </w:t>
      </w:r>
      <w:r w:rsidR="0076793F">
        <w:t xml:space="preserve">e arquivo </w:t>
      </w:r>
      <w:r>
        <w:t xml:space="preserve">entre soluções de </w:t>
      </w:r>
      <w:r w:rsidR="007E7C5D">
        <w:t xml:space="preserve">RSE </w:t>
      </w:r>
      <w:r w:rsidR="007E7C5D" w:rsidRPr="004E5E58">
        <w:t>(aplicações de Processo Clínico Eletrónico)</w:t>
      </w:r>
      <w:r>
        <w:t xml:space="preserve"> existentes</w:t>
      </w:r>
      <w:r w:rsidR="0076793F">
        <w:t xml:space="preserve"> em Portugal.</w:t>
      </w:r>
    </w:p>
    <w:p w14:paraId="39B97A68" w14:textId="702825CD" w:rsidR="0076793F" w:rsidRDefault="0076793F" w:rsidP="003221F9">
      <w:pPr>
        <w:pStyle w:val="PargrafodaLista"/>
        <w:numPr>
          <w:ilvl w:val="0"/>
          <w:numId w:val="3"/>
        </w:numPr>
      </w:pPr>
      <w:r>
        <w:t>Desenvolver e/</w:t>
      </w:r>
      <w:r w:rsidR="00885209">
        <w:t>ou transpor</w:t>
      </w:r>
      <w:r>
        <w:t xml:space="preserve"> para Portugal normas, standards, modelos e especificações técnicas a adotar na manutenção e desenvolvimento de sistemas de informação em saúde.</w:t>
      </w:r>
    </w:p>
    <w:p w14:paraId="777F6499" w14:textId="139F795B" w:rsidR="0076793F" w:rsidRDefault="0076793F" w:rsidP="003221F9">
      <w:pPr>
        <w:pStyle w:val="PargrafodaLista"/>
        <w:numPr>
          <w:ilvl w:val="0"/>
          <w:numId w:val="3"/>
        </w:numPr>
      </w:pPr>
      <w:r>
        <w:t xml:space="preserve">Formar técnicos de informática, profissionais de saúde envolvidos com o desenvolvimento de bibliotecas de </w:t>
      </w:r>
      <w:proofErr w:type="spellStart"/>
      <w:r>
        <w:t>arquéticos</w:t>
      </w:r>
      <w:proofErr w:type="spellEnd"/>
      <w:r>
        <w:t>, “</w:t>
      </w:r>
      <w:proofErr w:type="spellStart"/>
      <w:r>
        <w:t>clinical</w:t>
      </w:r>
      <w:proofErr w:type="spellEnd"/>
      <w:r>
        <w:t xml:space="preserve"> </w:t>
      </w:r>
      <w:proofErr w:type="spellStart"/>
      <w:r>
        <w:t>pathways</w:t>
      </w:r>
      <w:proofErr w:type="spellEnd"/>
      <w:r>
        <w:t xml:space="preserve"> e decisores</w:t>
      </w:r>
      <w:r w:rsidR="003221F9">
        <w:t>.</w:t>
      </w:r>
    </w:p>
    <w:p w14:paraId="67FF5A25" w14:textId="49D3877C" w:rsidR="003221F9" w:rsidRDefault="003221F9" w:rsidP="003221F9">
      <w:pPr>
        <w:pStyle w:val="PargrafodaLista"/>
        <w:numPr>
          <w:ilvl w:val="0"/>
          <w:numId w:val="3"/>
        </w:numPr>
      </w:pPr>
      <w:r>
        <w:t>Criar procedimentos para incluir os documentos normativos em futuros concursos.</w:t>
      </w:r>
    </w:p>
    <w:p w14:paraId="18F52DEF" w14:textId="77777777" w:rsidR="004824C8" w:rsidRDefault="004824C8" w:rsidP="00D9699A"/>
    <w:p w14:paraId="7C532A43" w14:textId="33EAA8EF" w:rsidR="00B470AB" w:rsidRPr="003221F9" w:rsidRDefault="00E33D98">
      <w:pPr>
        <w:rPr>
          <w:b/>
          <w:bCs/>
        </w:rPr>
      </w:pPr>
      <w:r>
        <w:rPr>
          <w:b/>
          <w:bCs/>
        </w:rPr>
        <w:t xml:space="preserve">Objetivos do </w:t>
      </w:r>
      <w:r w:rsidR="003221F9" w:rsidRPr="003221F9">
        <w:rPr>
          <w:b/>
          <w:bCs/>
        </w:rPr>
        <w:t>Modelo de Governação de Dados em Saúde</w:t>
      </w:r>
    </w:p>
    <w:p w14:paraId="0389A401" w14:textId="35396037" w:rsidR="00B76BB7" w:rsidRDefault="00972DCD" w:rsidP="00D573A3">
      <w:pPr>
        <w:jc w:val="both"/>
      </w:pPr>
      <w:r>
        <w:t xml:space="preserve">Alguns autores argumentam sobre o valor da </w:t>
      </w:r>
      <w:r w:rsidR="00B76BB7">
        <w:t>Governação</w:t>
      </w:r>
      <w:r>
        <w:t xml:space="preserve"> de Dados</w:t>
      </w:r>
      <w:r w:rsidR="00B76BB7">
        <w:t>, “</w:t>
      </w:r>
      <w:r w:rsidR="00B76BB7" w:rsidRPr="00B76BB7">
        <w:t xml:space="preserve">Data </w:t>
      </w:r>
      <w:proofErr w:type="spellStart"/>
      <w:r w:rsidR="00B76BB7" w:rsidRPr="00B76BB7">
        <w:t>governance</w:t>
      </w:r>
      <w:proofErr w:type="spellEnd"/>
      <w:r w:rsidR="00B76BB7" w:rsidRPr="00B76BB7">
        <w:t>, a must-</w:t>
      </w:r>
      <w:proofErr w:type="spellStart"/>
      <w:r w:rsidR="00B76BB7" w:rsidRPr="00B76BB7">
        <w:t>have</w:t>
      </w:r>
      <w:proofErr w:type="spellEnd"/>
      <w:r w:rsidR="00B76BB7" w:rsidRPr="00B76BB7">
        <w:t xml:space="preserve"> for data </w:t>
      </w:r>
      <w:proofErr w:type="spellStart"/>
      <w:r w:rsidR="00B76BB7" w:rsidRPr="00B76BB7">
        <w:t>science</w:t>
      </w:r>
      <w:proofErr w:type="spellEnd"/>
      <w:r w:rsidR="00B76BB7">
        <w:t xml:space="preserve">”, </w:t>
      </w:r>
      <w:r w:rsidR="00B76BB7">
        <w:fldChar w:fldCharType="begin"/>
      </w:r>
      <w:r w:rsidR="00B76BB7">
        <w:instrText xml:space="preserve"> ADDIN ZOTERO_ITEM CSL_CITATION {"citationID":"1CIM7JqT","properties":{"formattedCitation":"(L\\uc0\\u226{}asri, 2019)","plainCitation":"(Lâasri, 2019)","noteIndex":0},"citationItems":[{"id":3275,"uris":["http://zotero.org/users/local/oP8FfOzm/items/6UU2M7R4"],"uri":["http://zotero.org/users/local/oP8FfOzm/items/6UU2M7R4"],"itemData":{"id":3275,"type":"webpage","abstract":"All the companies dream to be like Google, Facebook, or Amazon but there is one thing that separate the first that existed before the birth","container-title":"Medium","language":"en","title":"No data governance, no data intelligence!","URL":"https://towardsdatascience.com/no-data-governance-no-data-intelligence-9b45bf819638","author":[{"family":"Lâasri","given":"Hassan"}],"accessed":{"date-parts":[["2021",7,11]]},"issued":{"date-parts":[["2019",11,12]]}}}],"schema":"https://github.com/citation-style-language/schema/raw/master/csl-citation.json"} </w:instrText>
      </w:r>
      <w:r w:rsidR="00B76BB7">
        <w:fldChar w:fldCharType="separate"/>
      </w:r>
      <w:r w:rsidR="00B76BB7" w:rsidRPr="00B76BB7">
        <w:rPr>
          <w:rFonts w:ascii="Calibri" w:hAnsi="Calibri" w:cs="Calibri"/>
          <w:szCs w:val="24"/>
        </w:rPr>
        <w:t>(Lâasri, 2019)</w:t>
      </w:r>
      <w:r w:rsidR="00B76BB7">
        <w:fldChar w:fldCharType="end"/>
      </w:r>
      <w:r w:rsidR="00B76BB7">
        <w:t xml:space="preserve">. Também algumas associações têm sido criadas para estudar esta temática, como por exemplo a IT </w:t>
      </w:r>
      <w:proofErr w:type="spellStart"/>
      <w:r w:rsidR="00B76BB7">
        <w:t>Governance</w:t>
      </w:r>
      <w:proofErr w:type="spellEnd"/>
      <w:r w:rsidR="00B76BB7">
        <w:t xml:space="preserve"> </w:t>
      </w:r>
      <w:proofErr w:type="spellStart"/>
      <w:r w:rsidR="00B76BB7">
        <w:t>Institute</w:t>
      </w:r>
      <w:proofErr w:type="spellEnd"/>
      <w:r w:rsidR="00B76BB7">
        <w:t xml:space="preserve"> (ITGI</w:t>
      </w:r>
      <w:r w:rsidR="008A64D2">
        <w:t>,</w:t>
      </w:r>
      <w:r w:rsidR="00B76BB7">
        <w:t xml:space="preserve"> uma associada da ISACA </w:t>
      </w:r>
      <w:r w:rsidR="00B76BB7">
        <w:fldChar w:fldCharType="begin"/>
      </w:r>
      <w:r w:rsidR="00B76BB7">
        <w:instrText xml:space="preserve"> ADDIN ZOTERO_ITEM CSL_CITATION {"citationID":"AiL5ZAvw","properties":{"formattedCitation":"({\\i{}Advancing IT, Audit, Governance, Risk, Privacy &amp; Cybersecurity}, n.d.)","plainCitation":"(Advancing IT, Audit, Governance, Risk, Privacy &amp; Cybersecurity, n.d.)","noteIndex":0},"citationItems":[{"id":3282,"uris":["http://zotero.org/users/local/oP8FfOzm/items/APZ746Z2"],"uri":["http://zotero.org/users/local/oP8FfOzm/items/APZ746Z2"],"itemData":{"id":3282,"type":"webpage","abstract":"ISACA is a global association that provides IT professionals with knowledge, credentials, training and community in audit, governance, risk, privacy and cybersecurity.","container-title":"ISACA","title":"Advancing IT, Audit, Governance, Risk, Privacy &amp; Cybersecurity","URL":"https://www.isaca.org/","accessed":{"date-parts":[["2021",7,20]]}}}],"schema":"https://github.com/citation-style-language/schema/raw/master/csl-citation.json"} </w:instrText>
      </w:r>
      <w:r w:rsidR="00B76BB7">
        <w:fldChar w:fldCharType="separate"/>
      </w:r>
      <w:r w:rsidR="00B76BB7" w:rsidRPr="00B76BB7">
        <w:rPr>
          <w:rFonts w:ascii="Calibri" w:hAnsi="Calibri" w:cs="Calibri"/>
          <w:szCs w:val="24"/>
        </w:rPr>
        <w:t>(</w:t>
      </w:r>
      <w:r w:rsidR="00B76BB7" w:rsidRPr="00B76BB7">
        <w:rPr>
          <w:rFonts w:ascii="Calibri" w:hAnsi="Calibri" w:cs="Calibri"/>
          <w:i/>
          <w:iCs/>
          <w:szCs w:val="24"/>
        </w:rPr>
        <w:t>Advancing IT, Audit, Governance, Risk, Privacy &amp; Cybersecurity</w:t>
      </w:r>
      <w:r w:rsidR="00B76BB7" w:rsidRPr="00B76BB7">
        <w:rPr>
          <w:rFonts w:ascii="Calibri" w:hAnsi="Calibri" w:cs="Calibri"/>
          <w:szCs w:val="24"/>
        </w:rPr>
        <w:t>, n.d.)</w:t>
      </w:r>
      <w:r w:rsidR="00B76BB7">
        <w:fldChar w:fldCharType="end"/>
      </w:r>
      <w:r w:rsidR="00B76BB7">
        <w:t>.</w:t>
      </w:r>
    </w:p>
    <w:p w14:paraId="45102A9C" w14:textId="12324CF2" w:rsidR="00B76BB7" w:rsidRDefault="00B76BB7" w:rsidP="00D573A3">
      <w:pPr>
        <w:jc w:val="both"/>
      </w:pPr>
      <w:r>
        <w:t xml:space="preserve">Segundo a ITGI a governação dos dados para além do valor adicionado a este ativo, permite ainda mitigar riscos. A gestão dos riscos de perda, </w:t>
      </w:r>
      <w:r w:rsidR="00D573A3">
        <w:t>falta de acessibilidade, perda de consistência e</w:t>
      </w:r>
      <w:r>
        <w:t xml:space="preserve"> </w:t>
      </w:r>
      <w:r w:rsidR="00D573A3">
        <w:t>segurança devem estar contemplados no plano de riscos.</w:t>
      </w:r>
    </w:p>
    <w:p w14:paraId="2EBE9BB5" w14:textId="3905012A" w:rsidR="00D573A3" w:rsidRDefault="00D573A3" w:rsidP="00D573A3">
      <w:pPr>
        <w:jc w:val="both"/>
      </w:pPr>
      <w:r>
        <w:t xml:space="preserve">Os dados têm um ciclo de vida relacionado com a sua relevância. A gestão da qualidade dos dados segue o </w:t>
      </w:r>
      <w:r w:rsidR="000F4FC8">
        <w:t xml:space="preserve">bem conhecido ciclo de gestão da </w:t>
      </w:r>
      <w:r w:rsidR="008A64D2">
        <w:t>qualidade,</w:t>
      </w:r>
      <w:r w:rsidR="000F4FC8">
        <w:t xml:space="preserve"> “</w:t>
      </w:r>
      <w:proofErr w:type="spellStart"/>
      <w:r w:rsidR="000F4FC8" w:rsidRPr="000F4FC8">
        <w:t>Plan</w:t>
      </w:r>
      <w:proofErr w:type="spellEnd"/>
      <w:r w:rsidR="000F4FC8" w:rsidRPr="000F4FC8">
        <w:t>-Do-</w:t>
      </w:r>
      <w:proofErr w:type="spellStart"/>
      <w:r w:rsidR="000F4FC8" w:rsidRPr="000F4FC8">
        <w:t>Check</w:t>
      </w:r>
      <w:proofErr w:type="spellEnd"/>
      <w:r w:rsidR="000F4FC8" w:rsidRPr="000F4FC8">
        <w:t>-</w:t>
      </w:r>
      <w:proofErr w:type="spellStart"/>
      <w:r w:rsidR="000F4FC8" w:rsidRPr="000F4FC8">
        <w:t>Act</w:t>
      </w:r>
      <w:proofErr w:type="spellEnd"/>
      <w:r w:rsidR="000F4FC8" w:rsidRPr="000F4FC8">
        <w:t xml:space="preserve"> </w:t>
      </w:r>
      <w:proofErr w:type="spellStart"/>
      <w:r w:rsidR="000F4FC8" w:rsidRPr="000F4FC8">
        <w:t>cycle</w:t>
      </w:r>
      <w:proofErr w:type="spellEnd"/>
      <w:r w:rsidR="000F4FC8" w:rsidRPr="000F4FC8">
        <w:t xml:space="preserve"> (PDCA)</w:t>
      </w:r>
      <w:r w:rsidR="000F4FC8">
        <w:t xml:space="preserve">” </w:t>
      </w:r>
      <w:r w:rsidR="008A64D2">
        <w:t xml:space="preserve">e </w:t>
      </w:r>
      <w:r w:rsidR="008A64D2" w:rsidRPr="000F4FC8">
        <w:t>apresenta</w:t>
      </w:r>
      <w:r>
        <w:t xml:space="preserve"> as seguintes fases:</w:t>
      </w:r>
    </w:p>
    <w:p w14:paraId="7CA926C9" w14:textId="5A2E1A8F" w:rsidR="00D573A3" w:rsidRDefault="00D573A3" w:rsidP="00D573A3">
      <w:pPr>
        <w:pStyle w:val="PargrafodaLista"/>
        <w:numPr>
          <w:ilvl w:val="0"/>
          <w:numId w:val="5"/>
        </w:numPr>
        <w:jc w:val="both"/>
      </w:pPr>
      <w:r>
        <w:t>Planear</w:t>
      </w:r>
    </w:p>
    <w:p w14:paraId="3DF24B31" w14:textId="1F455E71" w:rsidR="00D573A3" w:rsidRDefault="00D573A3" w:rsidP="00D573A3">
      <w:pPr>
        <w:pStyle w:val="PargrafodaLista"/>
        <w:numPr>
          <w:ilvl w:val="0"/>
          <w:numId w:val="5"/>
        </w:numPr>
        <w:jc w:val="both"/>
      </w:pPr>
      <w:r>
        <w:t>Analisar</w:t>
      </w:r>
    </w:p>
    <w:p w14:paraId="7E7AF4A9" w14:textId="4E823EC6" w:rsidR="00D573A3" w:rsidRDefault="00D573A3" w:rsidP="00D573A3">
      <w:pPr>
        <w:pStyle w:val="PargrafodaLista"/>
        <w:numPr>
          <w:ilvl w:val="0"/>
          <w:numId w:val="5"/>
        </w:numPr>
        <w:jc w:val="both"/>
      </w:pPr>
      <w:r>
        <w:t>Modelar</w:t>
      </w:r>
    </w:p>
    <w:p w14:paraId="75AF1236" w14:textId="4E823EC6" w:rsidR="00D573A3" w:rsidRDefault="00D573A3" w:rsidP="00D573A3">
      <w:pPr>
        <w:pStyle w:val="PargrafodaLista"/>
        <w:numPr>
          <w:ilvl w:val="0"/>
          <w:numId w:val="5"/>
        </w:numPr>
        <w:jc w:val="both"/>
      </w:pPr>
      <w:r>
        <w:t>Testar</w:t>
      </w:r>
    </w:p>
    <w:p w14:paraId="480DE622" w14:textId="376685E8" w:rsidR="00D573A3" w:rsidRDefault="00D573A3" w:rsidP="00D573A3">
      <w:pPr>
        <w:pStyle w:val="PargrafodaLista"/>
        <w:numPr>
          <w:ilvl w:val="0"/>
          <w:numId w:val="5"/>
        </w:numPr>
        <w:jc w:val="both"/>
      </w:pPr>
      <w:r>
        <w:t>Disponibilizar</w:t>
      </w:r>
    </w:p>
    <w:p w14:paraId="732BF2F0" w14:textId="4C02E936" w:rsidR="00D573A3" w:rsidRDefault="00D573A3" w:rsidP="00D573A3">
      <w:pPr>
        <w:pStyle w:val="PargrafodaLista"/>
        <w:numPr>
          <w:ilvl w:val="0"/>
          <w:numId w:val="5"/>
        </w:numPr>
        <w:jc w:val="both"/>
      </w:pPr>
      <w:r>
        <w:lastRenderedPageBreak/>
        <w:t>Mant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6109AA" w14:paraId="59F4A2DE" w14:textId="77777777" w:rsidTr="006109AA">
        <w:tc>
          <w:tcPr>
            <w:tcW w:w="4247" w:type="dxa"/>
          </w:tcPr>
          <w:p w14:paraId="775B780B" w14:textId="7F94D2F4" w:rsidR="0061158E" w:rsidRDefault="00076668" w:rsidP="0061158E">
            <w:pPr>
              <w:ind w:left="360"/>
              <w:jc w:val="both"/>
            </w:pPr>
            <w:r w:rsidRPr="0061158E">
              <w:rPr>
                <w:rFonts w:ascii="Calibri" w:hAnsi="Calibri" w:cs="Calibri"/>
              </w:rPr>
              <w:t xml:space="preserve"> </w:t>
            </w:r>
            <w:r w:rsidR="0061158E" w:rsidRPr="0061158E">
              <w:t xml:space="preserve">Segundo a “Data Management </w:t>
            </w:r>
            <w:proofErr w:type="spellStart"/>
            <w:r w:rsidR="0061158E" w:rsidRPr="0061158E">
              <w:t>an</w:t>
            </w:r>
            <w:r w:rsidR="008A64D2">
              <w:t>d</w:t>
            </w:r>
            <w:proofErr w:type="spellEnd"/>
            <w:r w:rsidR="008A64D2">
              <w:t xml:space="preserve"> Data </w:t>
            </w:r>
            <w:proofErr w:type="spellStart"/>
            <w:r w:rsidR="008A64D2">
              <w:t>Governance</w:t>
            </w:r>
            <w:proofErr w:type="spellEnd"/>
            <w:r w:rsidR="008A64D2">
              <w:t xml:space="preserve"> </w:t>
            </w:r>
            <w:proofErr w:type="spellStart"/>
            <w:r w:rsidR="008A64D2">
              <w:t>Association</w:t>
            </w:r>
            <w:proofErr w:type="spellEnd"/>
            <w:r w:rsidR="008A64D2">
              <w:t xml:space="preserve">” </w:t>
            </w:r>
            <w:r w:rsidR="0061158E" w:rsidRPr="0061158E">
              <w:t>(DAMA), a governação dos dados envolve as principais seguintes funções:</w:t>
            </w:r>
          </w:p>
          <w:p w14:paraId="768AA477" w14:textId="77777777" w:rsidR="0061158E" w:rsidRDefault="0061158E" w:rsidP="0061158E">
            <w:pPr>
              <w:ind w:left="360"/>
              <w:jc w:val="both"/>
            </w:pPr>
          </w:p>
          <w:p w14:paraId="05FB4335" w14:textId="105065BB" w:rsidR="006109AA" w:rsidRDefault="006109AA" w:rsidP="006109AA">
            <w:pPr>
              <w:pStyle w:val="PargrafodaLista"/>
              <w:numPr>
                <w:ilvl w:val="0"/>
                <w:numId w:val="6"/>
              </w:numPr>
              <w:jc w:val="both"/>
            </w:pPr>
            <w:r>
              <w:t>Definição da Arquitetura</w:t>
            </w:r>
          </w:p>
          <w:p w14:paraId="134E027A" w14:textId="77777777" w:rsidR="006109AA" w:rsidRDefault="006109AA" w:rsidP="006109AA">
            <w:pPr>
              <w:pStyle w:val="PargrafodaLista"/>
              <w:numPr>
                <w:ilvl w:val="0"/>
                <w:numId w:val="6"/>
              </w:numPr>
              <w:jc w:val="both"/>
            </w:pPr>
            <w:r>
              <w:t>Gestão das operações sobre os dados</w:t>
            </w:r>
          </w:p>
          <w:p w14:paraId="32C1BAF8" w14:textId="77777777" w:rsidR="006109AA" w:rsidRDefault="006109AA" w:rsidP="006109AA">
            <w:pPr>
              <w:pStyle w:val="PargrafodaLista"/>
              <w:numPr>
                <w:ilvl w:val="0"/>
                <w:numId w:val="6"/>
              </w:numPr>
              <w:jc w:val="both"/>
            </w:pPr>
            <w:r>
              <w:t>Gestão da Segurança</w:t>
            </w:r>
          </w:p>
          <w:p w14:paraId="4D2E7BDB" w14:textId="77777777" w:rsidR="006109AA" w:rsidRDefault="006109AA" w:rsidP="006109AA">
            <w:pPr>
              <w:pStyle w:val="PargrafodaLista"/>
              <w:numPr>
                <w:ilvl w:val="0"/>
                <w:numId w:val="6"/>
              </w:numPr>
              <w:jc w:val="both"/>
            </w:pPr>
            <w:r>
              <w:t xml:space="preserve">Referenciação </w:t>
            </w:r>
          </w:p>
          <w:p w14:paraId="0B527081" w14:textId="77777777" w:rsidR="006109AA" w:rsidRDefault="006109AA" w:rsidP="006109AA">
            <w:pPr>
              <w:pStyle w:val="PargrafodaLista"/>
              <w:numPr>
                <w:ilvl w:val="0"/>
                <w:numId w:val="6"/>
              </w:numPr>
              <w:jc w:val="both"/>
            </w:pPr>
            <w:proofErr w:type="spellStart"/>
            <w:r>
              <w:t>Warehousing</w:t>
            </w:r>
            <w:proofErr w:type="spellEnd"/>
            <w:r>
              <w:t xml:space="preserve"> e Business </w:t>
            </w:r>
            <w:proofErr w:type="spellStart"/>
            <w:r>
              <w:t>Intelligence</w:t>
            </w:r>
            <w:proofErr w:type="spellEnd"/>
          </w:p>
          <w:p w14:paraId="74B2C693" w14:textId="77777777" w:rsidR="006109AA" w:rsidRDefault="006109AA" w:rsidP="006109AA">
            <w:pPr>
              <w:pStyle w:val="PargrafodaLista"/>
              <w:numPr>
                <w:ilvl w:val="0"/>
                <w:numId w:val="6"/>
              </w:numPr>
              <w:jc w:val="both"/>
            </w:pPr>
            <w:r>
              <w:t>Documentação</w:t>
            </w:r>
          </w:p>
          <w:p w14:paraId="0978DAB6" w14:textId="77777777" w:rsidR="006109AA" w:rsidRDefault="006109AA" w:rsidP="006109AA">
            <w:pPr>
              <w:pStyle w:val="PargrafodaLista"/>
              <w:numPr>
                <w:ilvl w:val="0"/>
                <w:numId w:val="6"/>
              </w:numPr>
              <w:jc w:val="both"/>
            </w:pPr>
            <w:proofErr w:type="spellStart"/>
            <w:r>
              <w:t>Metadados</w:t>
            </w:r>
            <w:proofErr w:type="spellEnd"/>
            <w:r>
              <w:t xml:space="preserve"> (arquétipos)</w:t>
            </w:r>
          </w:p>
          <w:p w14:paraId="7C6B1B68" w14:textId="77777777" w:rsidR="006109AA" w:rsidRDefault="006109AA" w:rsidP="006109AA">
            <w:pPr>
              <w:pStyle w:val="PargrafodaLista"/>
              <w:numPr>
                <w:ilvl w:val="0"/>
                <w:numId w:val="6"/>
              </w:numPr>
              <w:jc w:val="both"/>
            </w:pPr>
            <w:r>
              <w:t>Gestão da qualidade</w:t>
            </w:r>
          </w:p>
          <w:p w14:paraId="514965E5" w14:textId="77777777" w:rsidR="006109AA" w:rsidRDefault="006109AA" w:rsidP="00D573A3">
            <w:pPr>
              <w:jc w:val="both"/>
            </w:pPr>
          </w:p>
        </w:tc>
        <w:tc>
          <w:tcPr>
            <w:tcW w:w="4247" w:type="dxa"/>
          </w:tcPr>
          <w:p w14:paraId="4E87B10D" w14:textId="77777777" w:rsidR="00336A36" w:rsidRDefault="006109AA" w:rsidP="00336A36">
            <w:pPr>
              <w:keepNext/>
              <w:jc w:val="both"/>
            </w:pPr>
            <w:r>
              <w:rPr>
                <w:noProof/>
                <w:lang w:eastAsia="pt-PT"/>
              </w:rPr>
              <w:drawing>
                <wp:inline distT="0" distB="0" distL="0" distR="0" wp14:anchorId="7B3ABC8A" wp14:editId="175FF0BF">
                  <wp:extent cx="2409825" cy="2414354"/>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6320" cy="2440899"/>
                          </a:xfrm>
                          <a:prstGeom prst="rect">
                            <a:avLst/>
                          </a:prstGeom>
                          <a:noFill/>
                          <a:ln>
                            <a:noFill/>
                          </a:ln>
                        </pic:spPr>
                      </pic:pic>
                    </a:graphicData>
                  </a:graphic>
                </wp:inline>
              </w:drawing>
            </w:r>
          </w:p>
          <w:p w14:paraId="07D6E3FA" w14:textId="32176F5C" w:rsidR="006109AA" w:rsidRDefault="00336A36" w:rsidP="00336A36">
            <w:pPr>
              <w:pStyle w:val="Legenda"/>
              <w:jc w:val="both"/>
            </w:pPr>
            <w:r>
              <w:t xml:space="preserve">Figura </w:t>
            </w:r>
            <w:fldSimple w:instr=" SEQ Figura \* ARABIC ">
              <w:r w:rsidR="004A1A27">
                <w:rPr>
                  <w:noProof/>
                </w:rPr>
                <w:t>2</w:t>
              </w:r>
            </w:fldSimple>
            <w:r>
              <w:t xml:space="preserve"> - Data </w:t>
            </w:r>
            <w:proofErr w:type="spellStart"/>
            <w:r>
              <w:t>Governance</w:t>
            </w:r>
            <w:proofErr w:type="spellEnd"/>
            <w:r>
              <w:t xml:space="preserve">, DAMA – </w:t>
            </w:r>
            <w:proofErr w:type="spellStart"/>
            <w:r>
              <w:t>The</w:t>
            </w:r>
            <w:proofErr w:type="spellEnd"/>
            <w:r>
              <w:t xml:space="preserve"> Data Management </w:t>
            </w:r>
            <w:proofErr w:type="spellStart"/>
            <w:r>
              <w:t>Association</w:t>
            </w:r>
            <w:proofErr w:type="spellEnd"/>
          </w:p>
        </w:tc>
      </w:tr>
    </w:tbl>
    <w:p w14:paraId="2C70241D" w14:textId="77777777" w:rsidR="00D573A3" w:rsidRDefault="00D573A3" w:rsidP="00D573A3">
      <w:pPr>
        <w:jc w:val="both"/>
      </w:pPr>
    </w:p>
    <w:p w14:paraId="436E5D71" w14:textId="01EAEEE8" w:rsidR="00D573A3" w:rsidRDefault="00C021FD" w:rsidP="00C021FD">
      <w:pPr>
        <w:jc w:val="both"/>
      </w:pPr>
      <w:r>
        <w:t>Um modelo de governação de dados que permita uma arquitetura distribuída com referências para as respetivas fontes, processos de normalização e integração, armazenamento segundo o nível de disponibilidade pretendido, gestão da qualidade e rastreabilidade dos acessos poderá responder aos desafios que se colocam de centralidade no cidadão e desenvolvimento sustentável.</w:t>
      </w:r>
    </w:p>
    <w:p w14:paraId="5FFD9EE6" w14:textId="549C4F99" w:rsidR="00C021FD" w:rsidRDefault="00C021FD" w:rsidP="00440988">
      <w:pPr>
        <w:jc w:val="both"/>
      </w:pPr>
      <w:r>
        <w:t xml:space="preserve">Existem neste </w:t>
      </w:r>
      <w:r w:rsidR="000711B7">
        <w:t xml:space="preserve">momento em desenvolvimento </w:t>
      </w:r>
      <w:r>
        <w:t>projetos europeus que poderão ser uma referência metodológica.</w:t>
      </w:r>
    </w:p>
    <w:p w14:paraId="25EB4081" w14:textId="71E6C6BA" w:rsidR="00A33D0D" w:rsidRDefault="00A33D0D" w:rsidP="00440988">
      <w:pPr>
        <w:jc w:val="both"/>
      </w:pPr>
      <w:r w:rsidRPr="00E33D98">
        <w:rPr>
          <w:lang w:val="en-US"/>
        </w:rPr>
        <w:t xml:space="preserve">O </w:t>
      </w:r>
      <w:proofErr w:type="spellStart"/>
      <w:r w:rsidRPr="00E33D98">
        <w:rPr>
          <w:lang w:val="en-US"/>
        </w:rPr>
        <w:t>projeto</w:t>
      </w:r>
      <w:proofErr w:type="spellEnd"/>
      <w:r w:rsidRPr="00E33D98">
        <w:rPr>
          <w:lang w:val="en-US"/>
        </w:rPr>
        <w:t xml:space="preserve"> EHDEN</w:t>
      </w:r>
      <w:r w:rsidR="00E33D98">
        <w:rPr>
          <w:lang w:val="en-US"/>
        </w:rPr>
        <w:t xml:space="preserve"> </w:t>
      </w:r>
      <w:r w:rsidR="00E33D98">
        <w:fldChar w:fldCharType="begin"/>
      </w:r>
      <w:r w:rsidR="00E33D98" w:rsidRPr="00E33D98">
        <w:rPr>
          <w:lang w:val="en-US"/>
        </w:rPr>
        <w:instrText xml:space="preserve"> ADDIN ZOTERO_ITEM CSL_CITATION {"citationID":"ZmE72AYo","properties":{"formattedCitation":"({\\i{}European Health Data Evidence Network \\uc0\\u8211{} Ehden.Eu}, n.d.)","plainCitation":"(European Health Data Evidence Network – Ehden.Eu, n.d.)","noteIndex":0},"citationItems":[{"id":3296,"uris":["http://zotero.org/users/local/oP8FfOzm/items/SRDZ3Q43"],"uri":["http://zotero.org/users/local/oP8FfOzm/items/SRDZ3Q43"],"itemData":{"id":3296,"type":"webpage","title":"European Health Data Evidence Network – ehden.eu","URL":"https://www.ehden.eu/","accessed":{"date-parts":[["2021",7,28]]}}}],"schema":"https://github.com/citation-style-language/schema/raw/master/csl-citation.json"} </w:instrText>
      </w:r>
      <w:r w:rsidR="00E33D98">
        <w:fldChar w:fldCharType="separate"/>
      </w:r>
      <w:r w:rsidR="00E33D98" w:rsidRPr="00E33D98">
        <w:rPr>
          <w:rFonts w:ascii="Calibri" w:hAnsi="Calibri" w:cs="Calibri"/>
          <w:szCs w:val="24"/>
          <w:lang w:val="en-US"/>
        </w:rPr>
        <w:t>(</w:t>
      </w:r>
      <w:r w:rsidR="00E33D98" w:rsidRPr="00E33D98">
        <w:rPr>
          <w:rFonts w:ascii="Calibri" w:hAnsi="Calibri" w:cs="Calibri"/>
          <w:i/>
          <w:iCs/>
          <w:szCs w:val="24"/>
          <w:lang w:val="en-US"/>
        </w:rPr>
        <w:t>European Health Data Evidence Network – Ehden.Eu</w:t>
      </w:r>
      <w:r w:rsidR="00E33D98" w:rsidRPr="00E33D98">
        <w:rPr>
          <w:rFonts w:ascii="Calibri" w:hAnsi="Calibri" w:cs="Calibri"/>
          <w:szCs w:val="24"/>
          <w:lang w:val="en-US"/>
        </w:rPr>
        <w:t>, n.d.)</w:t>
      </w:r>
      <w:r w:rsidR="00E33D98">
        <w:fldChar w:fldCharType="end"/>
      </w:r>
      <w:r w:rsidRPr="00E33D98">
        <w:rPr>
          <w:lang w:val="en-US"/>
        </w:rPr>
        <w:t xml:space="preserve"> </w:t>
      </w:r>
      <w:r>
        <w:t>baseado no modelo do “</w:t>
      </w:r>
      <w:proofErr w:type="spellStart"/>
      <w:r>
        <w:t>Observatory</w:t>
      </w:r>
      <w:proofErr w:type="spellEnd"/>
      <w:r>
        <w:t xml:space="preserve"> for </w:t>
      </w:r>
      <w:proofErr w:type="spellStart"/>
      <w:r>
        <w:t>Health</w:t>
      </w:r>
      <w:proofErr w:type="spellEnd"/>
      <w:r>
        <w:t xml:space="preserve"> Data </w:t>
      </w:r>
      <w:proofErr w:type="spellStart"/>
      <w:r>
        <w:t>Sciences</w:t>
      </w:r>
      <w:proofErr w:type="spellEnd"/>
      <w:r>
        <w:t xml:space="preserve"> </w:t>
      </w:r>
      <w:proofErr w:type="spellStart"/>
      <w:r>
        <w:t>and</w:t>
      </w:r>
      <w:proofErr w:type="spellEnd"/>
      <w:r>
        <w:t xml:space="preserve"> </w:t>
      </w:r>
      <w:proofErr w:type="spellStart"/>
      <w:r>
        <w:t>Informatics</w:t>
      </w:r>
      <w:proofErr w:type="spellEnd"/>
      <w:r>
        <w:t>” que pretende criar uma rede de dados de saúde com objetivos de investigação e estudos epidemiológicos. Reúne neste momento 23 países europeus.</w:t>
      </w:r>
    </w:p>
    <w:p w14:paraId="5681BD67" w14:textId="795EF0AA" w:rsidR="00A33D0D" w:rsidRPr="0061158E" w:rsidRDefault="00A33D0D" w:rsidP="00440988">
      <w:pPr>
        <w:jc w:val="both"/>
        <w:rPr>
          <w:lang w:val="en-US"/>
        </w:rPr>
      </w:pPr>
      <w:r>
        <w:t xml:space="preserve">A criação de uma rede de interoperabilidade de dados de saúde é também uma das prioridades da EU. </w:t>
      </w:r>
      <w:r w:rsidRPr="0061158E">
        <w:rPr>
          <w:lang w:val="en-US"/>
        </w:rPr>
        <w:t xml:space="preserve">O </w:t>
      </w:r>
      <w:proofErr w:type="spellStart"/>
      <w:r w:rsidRPr="0061158E">
        <w:rPr>
          <w:lang w:val="en-US"/>
        </w:rPr>
        <w:t>projeto</w:t>
      </w:r>
      <w:proofErr w:type="spellEnd"/>
      <w:r w:rsidRPr="0061158E">
        <w:rPr>
          <w:lang w:val="en-US"/>
        </w:rPr>
        <w:t xml:space="preserve"> European Health Data Space</w:t>
      </w:r>
      <w:r w:rsidR="00300EEB">
        <w:rPr>
          <w:lang w:val="en-US"/>
        </w:rPr>
        <w:t xml:space="preserve"> </w:t>
      </w:r>
      <w:r w:rsidR="00300EEB">
        <w:rPr>
          <w:lang w:val="en-US"/>
        </w:rPr>
        <w:fldChar w:fldCharType="begin"/>
      </w:r>
      <w:r w:rsidR="00300EEB">
        <w:rPr>
          <w:lang w:val="en-US"/>
        </w:rPr>
        <w:instrText xml:space="preserve"> ADDIN ZOTERO_ITEM CSL_CITATION {"citationID":"rl6glKg9","properties":{"formattedCitation":"({\\i{}European Health Data Space | Public Health}, n.d.)","plainCitation":"(European Health Data Space | Public Health, n.d.)","noteIndex":0},"citationItems":[{"id":3298,"uris":["http://zotero.org/users/local/oP8FfOzm/items/FHPWGN28"],"uri":["http://zotero.org/users/local/oP8FfOzm/items/FHPWGN28"],"itemData":{"id":3298,"type":"webpage","title":"European Health Data Space | Public Health","URL":"https://ec.europa.eu/health/ehealth/dataspace_en","accessed":{"date-parts":[["2021",7,28]]}}}],"schema":"https://github.com/citation-style-language/schema/raw/master/csl-citation.json"} </w:instrText>
      </w:r>
      <w:r w:rsidR="00300EEB">
        <w:rPr>
          <w:lang w:val="en-US"/>
        </w:rPr>
        <w:fldChar w:fldCharType="separate"/>
      </w:r>
      <w:r w:rsidR="00300EEB" w:rsidRPr="00300EEB">
        <w:rPr>
          <w:rFonts w:ascii="Calibri" w:hAnsi="Calibri" w:cs="Calibri"/>
          <w:szCs w:val="24"/>
          <w:lang w:val="en-US"/>
        </w:rPr>
        <w:t>(</w:t>
      </w:r>
      <w:r w:rsidR="00300EEB" w:rsidRPr="00300EEB">
        <w:rPr>
          <w:rFonts w:ascii="Calibri" w:hAnsi="Calibri" w:cs="Calibri"/>
          <w:i/>
          <w:iCs/>
          <w:szCs w:val="24"/>
          <w:lang w:val="en-US"/>
        </w:rPr>
        <w:t>European Health Data Space | Public Health</w:t>
      </w:r>
      <w:r w:rsidR="00300EEB" w:rsidRPr="00300EEB">
        <w:rPr>
          <w:rFonts w:ascii="Calibri" w:hAnsi="Calibri" w:cs="Calibri"/>
          <w:szCs w:val="24"/>
          <w:lang w:val="en-US"/>
        </w:rPr>
        <w:t>, n.d.)</w:t>
      </w:r>
      <w:r w:rsidR="00300EEB">
        <w:rPr>
          <w:lang w:val="en-US"/>
        </w:rPr>
        <w:fldChar w:fldCharType="end"/>
      </w:r>
      <w:r w:rsidR="00C63935" w:rsidRPr="0061158E">
        <w:rPr>
          <w:lang w:val="en-US"/>
        </w:rPr>
        <w:t xml:space="preserve">, </w:t>
      </w:r>
    </w:p>
    <w:p w14:paraId="21BC67C0" w14:textId="77777777" w:rsidR="00C63935" w:rsidRPr="00E33D98" w:rsidRDefault="00C63935" w:rsidP="00C63935">
      <w:pPr>
        <w:jc w:val="both"/>
        <w:rPr>
          <w:b/>
          <w:bCs/>
          <w:lang w:val="en-US"/>
        </w:rPr>
      </w:pPr>
      <w:r w:rsidRPr="00E33D98">
        <w:rPr>
          <w:b/>
          <w:bCs/>
          <w:lang w:val="en-US"/>
        </w:rPr>
        <w:t>The European Health Data Space will be built on 3 main pillars:</w:t>
      </w:r>
    </w:p>
    <w:p w14:paraId="0FCC4E78" w14:textId="77777777" w:rsidR="00C63935" w:rsidRPr="00E33D98" w:rsidRDefault="00C63935" w:rsidP="00C63935">
      <w:pPr>
        <w:pStyle w:val="PargrafodaLista"/>
        <w:numPr>
          <w:ilvl w:val="0"/>
          <w:numId w:val="7"/>
        </w:numPr>
        <w:jc w:val="both"/>
        <w:rPr>
          <w:b/>
          <w:bCs/>
          <w:i/>
          <w:iCs/>
          <w:lang w:val="en-US"/>
        </w:rPr>
      </w:pPr>
      <w:r w:rsidRPr="00E33D98">
        <w:rPr>
          <w:b/>
          <w:bCs/>
          <w:i/>
          <w:iCs/>
          <w:lang w:val="en-US"/>
        </w:rPr>
        <w:t>a strong system of data governance and rules for data exchange</w:t>
      </w:r>
    </w:p>
    <w:p w14:paraId="2BEB096B" w14:textId="77777777" w:rsidR="00C63935" w:rsidRPr="00E33D98" w:rsidRDefault="00C63935" w:rsidP="00C63935">
      <w:pPr>
        <w:pStyle w:val="PargrafodaLista"/>
        <w:numPr>
          <w:ilvl w:val="0"/>
          <w:numId w:val="7"/>
        </w:numPr>
        <w:jc w:val="both"/>
        <w:rPr>
          <w:b/>
          <w:bCs/>
          <w:i/>
          <w:iCs/>
          <w:lang w:val="en-US"/>
        </w:rPr>
      </w:pPr>
      <w:r w:rsidRPr="00E33D98">
        <w:rPr>
          <w:b/>
          <w:bCs/>
          <w:i/>
          <w:iCs/>
          <w:lang w:val="en-US"/>
        </w:rPr>
        <w:t>data quality</w:t>
      </w:r>
    </w:p>
    <w:p w14:paraId="50E7EA9C" w14:textId="603D56D9" w:rsidR="00B03BE5" w:rsidRDefault="00C63935" w:rsidP="00B03BE5">
      <w:pPr>
        <w:pStyle w:val="PargrafodaLista"/>
        <w:numPr>
          <w:ilvl w:val="0"/>
          <w:numId w:val="7"/>
        </w:numPr>
        <w:jc w:val="both"/>
        <w:rPr>
          <w:b/>
          <w:bCs/>
          <w:i/>
          <w:iCs/>
          <w:lang w:val="en-US"/>
        </w:rPr>
      </w:pPr>
      <w:r w:rsidRPr="00E33D98">
        <w:rPr>
          <w:b/>
          <w:bCs/>
          <w:i/>
          <w:iCs/>
          <w:lang w:val="en-US"/>
        </w:rPr>
        <w:t>strong infrastructure and interoperability</w:t>
      </w:r>
    </w:p>
    <w:p w14:paraId="2C39AB6F" w14:textId="77777777" w:rsidR="00B03BE5" w:rsidRPr="00B03BE5" w:rsidRDefault="00B03BE5" w:rsidP="00B03BE5">
      <w:pPr>
        <w:pStyle w:val="PargrafodaLista"/>
        <w:jc w:val="both"/>
        <w:rPr>
          <w:b/>
          <w:bCs/>
          <w:i/>
          <w:iCs/>
          <w:lang w:val="en-US"/>
        </w:rPr>
      </w:pPr>
    </w:p>
    <w:p w14:paraId="6E4B8143" w14:textId="2DEB5499" w:rsidR="00663C6B" w:rsidRDefault="00E33D98" w:rsidP="00663C6B">
      <w:pPr>
        <w:rPr>
          <w:b/>
          <w:bCs/>
        </w:rPr>
      </w:pPr>
      <w:r>
        <w:rPr>
          <w:b/>
          <w:bCs/>
        </w:rPr>
        <w:t>Estratégia</w:t>
      </w:r>
      <w:r w:rsidR="00C63935" w:rsidRPr="00C63935">
        <w:rPr>
          <w:b/>
          <w:bCs/>
        </w:rPr>
        <w:t xml:space="preserve"> de interoperabilidade</w:t>
      </w:r>
      <w:r w:rsidR="00663C6B">
        <w:rPr>
          <w:b/>
          <w:bCs/>
        </w:rPr>
        <w:t xml:space="preserve"> </w:t>
      </w:r>
    </w:p>
    <w:p w14:paraId="403B3623" w14:textId="166AB508" w:rsidR="00B470AB" w:rsidRPr="00663C6B" w:rsidRDefault="00C63935" w:rsidP="00663C6B">
      <w:r>
        <w:t xml:space="preserve">A ISO </w:t>
      </w:r>
      <w:r w:rsidR="00E33D98">
        <w:t>possui</w:t>
      </w:r>
      <w:r>
        <w:t xml:space="preserve"> um grupo de trabalho denominado TC215 que publicou até à presente data 208 standards para os dados em Saúde e possui 62 em desenvolvimento. O TC215 é constituído por </w:t>
      </w:r>
      <w:r w:rsidR="00E251E7">
        <w:t>30 representantes</w:t>
      </w:r>
      <w:r>
        <w:t xml:space="preserve"> e 35 observadores.</w:t>
      </w:r>
    </w:p>
    <w:p w14:paraId="1C048EB8" w14:textId="42637A5E" w:rsidR="00C63935" w:rsidRDefault="00E251E7" w:rsidP="00076668">
      <w:pPr>
        <w:jc w:val="both"/>
      </w:pPr>
      <w:r>
        <w:t>Uma das normas de muita</w:t>
      </w:r>
      <w:r w:rsidR="00C63935">
        <w:t xml:space="preserve"> relevância para a interoperabilidade é a ISO 13606:2019 – </w:t>
      </w:r>
      <w:proofErr w:type="spellStart"/>
      <w:r w:rsidR="00C63935">
        <w:t>Electronic</w:t>
      </w:r>
      <w:proofErr w:type="spellEnd"/>
      <w:r w:rsidR="00C63935">
        <w:t xml:space="preserve"> </w:t>
      </w:r>
      <w:proofErr w:type="spellStart"/>
      <w:r w:rsidR="00C63935">
        <w:t>Health</w:t>
      </w:r>
      <w:proofErr w:type="spellEnd"/>
      <w:r w:rsidR="00C63935">
        <w:t xml:space="preserve"> Record </w:t>
      </w:r>
      <w:proofErr w:type="spellStart"/>
      <w:r w:rsidR="00C63935">
        <w:t>Communication</w:t>
      </w:r>
      <w:proofErr w:type="spellEnd"/>
      <w:r w:rsidR="00C63935">
        <w:t xml:space="preserve">. Com base nesta norma foram desenvolvidos dois modelos muito </w:t>
      </w:r>
      <w:r w:rsidR="00C63935">
        <w:lastRenderedPageBreak/>
        <w:t xml:space="preserve">divulgados, </w:t>
      </w:r>
      <w:proofErr w:type="spellStart"/>
      <w:r w:rsidR="00C63935">
        <w:t>OpenEHR</w:t>
      </w:r>
      <w:proofErr w:type="spellEnd"/>
      <w:r w:rsidR="00300EEB">
        <w:rPr>
          <w:rStyle w:val="Refdenotaderodap"/>
        </w:rPr>
        <w:t xml:space="preserve"> </w:t>
      </w:r>
      <w:r w:rsidR="00300EEB">
        <w:fldChar w:fldCharType="begin"/>
      </w:r>
      <w:r w:rsidR="00300EEB">
        <w:instrText xml:space="preserve"> ADDIN ZOTERO_ITEM CSL_CITATION {"citationID":"7VxNtzWS","properties":{"formattedCitation":"({\\i{}OpenEhr}, n.d.)","plainCitation":"(OpenEhr, n.d.)","noteIndex":0},"citationItems":[{"id":3305,"uris":["http://zotero.org/users/local/oP8FfOzm/items/DX7CGKRW"],"uri":["http://zotero.org/users/local/oP8FfOzm/items/DX7CGKRW"],"itemData":{"id":3305,"type":"webpage","title":"OpenEhr","URL":"https://www.openehr.org/about/what_is_openehr","accessed":{"date-parts":[["2021",7,28]]}}}],"schema":"https://github.com/citation-style-language/schema/raw/master/csl-citation.json"} </w:instrText>
      </w:r>
      <w:r w:rsidR="00300EEB">
        <w:fldChar w:fldCharType="separate"/>
      </w:r>
      <w:r w:rsidR="00300EEB" w:rsidRPr="00300EEB">
        <w:rPr>
          <w:rFonts w:ascii="Calibri" w:hAnsi="Calibri" w:cs="Calibri"/>
          <w:szCs w:val="24"/>
        </w:rPr>
        <w:t>(</w:t>
      </w:r>
      <w:r w:rsidR="00300EEB" w:rsidRPr="00300EEB">
        <w:rPr>
          <w:rFonts w:ascii="Calibri" w:hAnsi="Calibri" w:cs="Calibri"/>
          <w:i/>
          <w:iCs/>
          <w:szCs w:val="24"/>
        </w:rPr>
        <w:t>OpenEhr</w:t>
      </w:r>
      <w:r w:rsidR="00300EEB" w:rsidRPr="00300EEB">
        <w:rPr>
          <w:rFonts w:ascii="Calibri" w:hAnsi="Calibri" w:cs="Calibri"/>
          <w:szCs w:val="24"/>
        </w:rPr>
        <w:t>, n.d.)</w:t>
      </w:r>
      <w:r w:rsidR="00300EEB">
        <w:fldChar w:fldCharType="end"/>
      </w:r>
      <w:r w:rsidR="00300EEB">
        <w:t xml:space="preserve"> </w:t>
      </w:r>
      <w:r w:rsidR="00C63935">
        <w:t xml:space="preserve"> </w:t>
      </w:r>
      <w:r w:rsidR="00C63935" w:rsidRPr="00300EEB">
        <w:rPr>
          <w:lang w:val="en-US"/>
        </w:rPr>
        <w:t>e HL7</w:t>
      </w:r>
      <w:r w:rsidR="00300EEB" w:rsidRPr="00300EEB">
        <w:rPr>
          <w:rStyle w:val="Refdenotaderodap"/>
          <w:lang w:val="en-US"/>
        </w:rPr>
        <w:t xml:space="preserve"> </w:t>
      </w:r>
      <w:r w:rsidR="00300EEB" w:rsidRPr="00300EEB">
        <w:rPr>
          <w:lang w:val="en-US"/>
        </w:rPr>
        <w:t xml:space="preserve"> </w:t>
      </w:r>
      <w:r w:rsidR="00300EEB">
        <w:fldChar w:fldCharType="begin"/>
      </w:r>
      <w:r w:rsidR="00300EEB" w:rsidRPr="00300EEB">
        <w:rPr>
          <w:lang w:val="en-US"/>
        </w:rPr>
        <w:instrText xml:space="preserve"> ADDIN ZOTERO_ITEM CSL_CITATION {"citationID":"Kz1PnnPg","properties":{"formattedCitation":"({\\i{}Health Level Seven International - Homepage | HL7 International}, n.d.)","plainCitation":"(Health Level Seven International - Homepage | HL7 International, n.d.)","noteIndex":0},"citationItems":[{"id":3307,"uris":["http://zotero.org/users/local/oP8FfOzm/items/3DHM4EEB"],"uri":["http://zotero.org/users/local/oP8FfOzm/items/3DHM4EEB"],"itemData":{"id":3307,"type":"webpage","title":"Health Level Seven International - Homepage | HL7 International","URL":"http://www.hl7.org/","accessed":{"date-parts":[["2021",7,28]]}}}],"schema":"https://github.com/citation-style-language/schema/raw/master/csl-citation.json"} </w:instrText>
      </w:r>
      <w:r w:rsidR="00300EEB">
        <w:fldChar w:fldCharType="separate"/>
      </w:r>
      <w:r w:rsidR="00300EEB" w:rsidRPr="00300EEB">
        <w:rPr>
          <w:rFonts w:ascii="Calibri" w:hAnsi="Calibri" w:cs="Calibri"/>
          <w:szCs w:val="24"/>
          <w:lang w:val="en-US"/>
        </w:rPr>
        <w:t>(</w:t>
      </w:r>
      <w:r w:rsidR="00300EEB" w:rsidRPr="00300EEB">
        <w:rPr>
          <w:rFonts w:ascii="Calibri" w:hAnsi="Calibri" w:cs="Calibri"/>
          <w:i/>
          <w:iCs/>
          <w:szCs w:val="24"/>
          <w:lang w:val="en-US"/>
        </w:rPr>
        <w:t>Health Level Seven International - Homepage | HL7 International</w:t>
      </w:r>
      <w:r w:rsidR="00300EEB" w:rsidRPr="00300EEB">
        <w:rPr>
          <w:rFonts w:ascii="Calibri" w:hAnsi="Calibri" w:cs="Calibri"/>
          <w:szCs w:val="24"/>
          <w:lang w:val="en-US"/>
        </w:rPr>
        <w:t>, n.d.)</w:t>
      </w:r>
      <w:r w:rsidR="00300EEB">
        <w:fldChar w:fldCharType="end"/>
      </w:r>
      <w:r w:rsidR="00C63935">
        <w:t>.</w:t>
      </w:r>
    </w:p>
    <w:p w14:paraId="38F446C5" w14:textId="0BBC0BE9" w:rsidR="00C63935" w:rsidRDefault="002603EB" w:rsidP="00076668">
      <w:pPr>
        <w:jc w:val="both"/>
      </w:pPr>
      <w:r>
        <w:t>A</w:t>
      </w:r>
      <w:r w:rsidR="00C63935">
        <w:t xml:space="preserve"> </w:t>
      </w:r>
      <w:r w:rsidR="00076668">
        <w:t>HL7 é a norma mais conhecida de comunicação de dados em saúde e encontra-se praticamente presente em todos os equipamentos clínicos e algumas aplicações informáticas.</w:t>
      </w:r>
    </w:p>
    <w:p w14:paraId="4BC58136" w14:textId="6EB05CAB" w:rsidR="00076668" w:rsidRDefault="00076668" w:rsidP="00076668">
      <w:pPr>
        <w:jc w:val="both"/>
      </w:pPr>
      <w:r>
        <w:t xml:space="preserve">A HL7 também desenvolveu um outro modelo denominado </w:t>
      </w:r>
      <w:proofErr w:type="spellStart"/>
      <w:r>
        <w:t>Clinical</w:t>
      </w:r>
      <w:proofErr w:type="spellEnd"/>
      <w:r>
        <w:t xml:space="preserve"> </w:t>
      </w:r>
      <w:proofErr w:type="spellStart"/>
      <w:r>
        <w:t>Document</w:t>
      </w:r>
      <w:proofErr w:type="spellEnd"/>
      <w:r>
        <w:t xml:space="preserve"> </w:t>
      </w:r>
      <w:proofErr w:type="spellStart"/>
      <w:r>
        <w:t>Architecture</w:t>
      </w:r>
      <w:proofErr w:type="spellEnd"/>
      <w:r>
        <w:t xml:space="preserve"> (CDA) que associado ao FHIR</w:t>
      </w:r>
      <w:r w:rsidR="00300EEB">
        <w:t xml:space="preserve"> </w:t>
      </w:r>
      <w:r w:rsidR="00300EEB">
        <w:fldChar w:fldCharType="begin"/>
      </w:r>
      <w:r w:rsidR="00300EEB">
        <w:instrText xml:space="preserve"> ADDIN ZOTERO_ITEM CSL_CITATION {"citationID":"ac4ERIpu","properties":{"formattedCitation":"({\\i{}Cda-Intro - FHIR v4.0.1}, n.d.)","plainCitation":"(Cda-Intro - FHIR v4.0.1, n.d.)","noteIndex":0},"citationItems":[{"id":3309,"uris":["http://zotero.org/users/local/oP8FfOzm/items/MPF46S7W"],"uri":["http://zotero.org/users/local/oP8FfOzm/items/MPF46S7W"],"itemData":{"id":3309,"type":"webpage","title":"Cda-intro - FHIR v4.0.1","URL":"https://www.hl7.org/fhir/cda-intro.html","accessed":{"date-parts":[["2021",7,28]]}}}],"schema":"https://github.com/citation-style-language/schema/raw/master/csl-citation.json"} </w:instrText>
      </w:r>
      <w:r w:rsidR="00300EEB">
        <w:fldChar w:fldCharType="separate"/>
      </w:r>
      <w:r w:rsidR="00300EEB" w:rsidRPr="00300EEB">
        <w:rPr>
          <w:rFonts w:ascii="Calibri" w:hAnsi="Calibri" w:cs="Calibri"/>
          <w:szCs w:val="24"/>
        </w:rPr>
        <w:t>(</w:t>
      </w:r>
      <w:r w:rsidR="00300EEB" w:rsidRPr="00300EEB">
        <w:rPr>
          <w:rFonts w:ascii="Calibri" w:hAnsi="Calibri" w:cs="Calibri"/>
          <w:i/>
          <w:iCs/>
          <w:szCs w:val="24"/>
        </w:rPr>
        <w:t>Cda-Intro - FHIR v4.0.1</w:t>
      </w:r>
      <w:r w:rsidR="00300EEB" w:rsidRPr="00300EEB">
        <w:rPr>
          <w:rFonts w:ascii="Calibri" w:hAnsi="Calibri" w:cs="Calibri"/>
          <w:szCs w:val="24"/>
        </w:rPr>
        <w:t>, n.d.)</w:t>
      </w:r>
      <w:r w:rsidR="00300EEB">
        <w:fldChar w:fldCharType="end"/>
      </w:r>
      <w:r>
        <w:t xml:space="preserve"> poderá ser uma solução de integração de sistemas de informação que não cumprem os standards e que possuem modelos de dados heterogéneos.</w:t>
      </w:r>
    </w:p>
    <w:p w14:paraId="0FBDE1F1" w14:textId="0EDBAE68" w:rsidR="00507405" w:rsidRDefault="00507405" w:rsidP="00076668">
      <w:pPr>
        <w:jc w:val="both"/>
      </w:pPr>
      <w:r>
        <w:t>O CDA poderá ser uma forma de partilhar dados clínicos normalizados e com segurança através de uma rede de saúde com uma arquitetura de armazenamento, redundância e segurança conforme vier a ser definido nas políticas de governação de dados.</w:t>
      </w:r>
    </w:p>
    <w:p w14:paraId="10BE245A" w14:textId="4F8A4A68" w:rsidR="000711B7" w:rsidRDefault="00507405" w:rsidP="00076668">
      <w:pPr>
        <w:jc w:val="both"/>
      </w:pPr>
      <w:r>
        <w:t>Alguns países entre os quais se destacam a Noruega, Suécia e Reino Unido estão a adotar uma solução próxima da preconizada.</w:t>
      </w:r>
    </w:p>
    <w:p w14:paraId="07554B55" w14:textId="77777777" w:rsidR="00B03BE5" w:rsidRDefault="00B03BE5" w:rsidP="00076668">
      <w:pPr>
        <w:jc w:val="both"/>
      </w:pPr>
    </w:p>
    <w:p w14:paraId="7F06E536" w14:textId="4D6D5815" w:rsidR="00507405" w:rsidRPr="00AC5709" w:rsidRDefault="00AC5709" w:rsidP="00076668">
      <w:pPr>
        <w:jc w:val="both"/>
        <w:rPr>
          <w:b/>
          <w:bCs/>
        </w:rPr>
      </w:pPr>
      <w:proofErr w:type="spellStart"/>
      <w:r w:rsidRPr="00AC5709">
        <w:rPr>
          <w:b/>
          <w:bCs/>
        </w:rPr>
        <w:t>Care</w:t>
      </w:r>
      <w:proofErr w:type="spellEnd"/>
      <w:r w:rsidRPr="00AC5709">
        <w:rPr>
          <w:b/>
          <w:bCs/>
        </w:rPr>
        <w:t xml:space="preserve"> </w:t>
      </w:r>
      <w:proofErr w:type="spellStart"/>
      <w:r w:rsidRPr="00AC5709">
        <w:rPr>
          <w:b/>
          <w:bCs/>
        </w:rPr>
        <w:t>Pathways</w:t>
      </w:r>
      <w:proofErr w:type="spellEnd"/>
    </w:p>
    <w:p w14:paraId="1D78C3DF" w14:textId="4169D800" w:rsidR="00A87275" w:rsidRDefault="00AC5709" w:rsidP="00076668">
      <w:pPr>
        <w:jc w:val="both"/>
      </w:pPr>
      <w:r>
        <w:t>O desenvolvimento dos “</w:t>
      </w:r>
      <w:proofErr w:type="spellStart"/>
      <w:r>
        <w:t>Care</w:t>
      </w:r>
      <w:proofErr w:type="spellEnd"/>
      <w:r>
        <w:t xml:space="preserve"> </w:t>
      </w:r>
      <w:proofErr w:type="spellStart"/>
      <w:r>
        <w:t>Pathways</w:t>
      </w:r>
      <w:proofErr w:type="spellEnd"/>
      <w:r>
        <w:t>” é da maior importância para a qualidade dos cuidados de saúde. Para a implementação dos “</w:t>
      </w:r>
      <w:proofErr w:type="spellStart"/>
      <w:r>
        <w:t>Care</w:t>
      </w:r>
      <w:proofErr w:type="spellEnd"/>
      <w:r>
        <w:t xml:space="preserve"> </w:t>
      </w:r>
      <w:proofErr w:type="spellStart"/>
      <w:r>
        <w:t>Pathways</w:t>
      </w:r>
      <w:proofErr w:type="spellEnd"/>
      <w:r>
        <w:t>” é imprescindível a integração e interoperabilidade dos dados.</w:t>
      </w:r>
    </w:p>
    <w:p w14:paraId="149061E0" w14:textId="4128B792" w:rsidR="00AC5709" w:rsidRDefault="00AC5709" w:rsidP="00076668">
      <w:pPr>
        <w:jc w:val="both"/>
      </w:pPr>
      <w:r>
        <w:t>Os “</w:t>
      </w:r>
      <w:proofErr w:type="spellStart"/>
      <w:r>
        <w:t>Care</w:t>
      </w:r>
      <w:proofErr w:type="spellEnd"/>
      <w:r>
        <w:t xml:space="preserve"> </w:t>
      </w:r>
      <w:proofErr w:type="spellStart"/>
      <w:r>
        <w:t>Pathways</w:t>
      </w:r>
      <w:proofErr w:type="spellEnd"/>
      <w:r>
        <w:t>” poderão ser introduzidos nos sistemas de informação e partilhados através da rede de serviços de saúde.</w:t>
      </w:r>
    </w:p>
    <w:p w14:paraId="52173102" w14:textId="646F8C5A" w:rsidR="00AC5709" w:rsidRPr="0061158E" w:rsidRDefault="00AC5709" w:rsidP="00076668">
      <w:pPr>
        <w:jc w:val="both"/>
      </w:pPr>
      <w:r w:rsidRPr="00DD2447">
        <w:rPr>
          <w:lang w:val="en-US"/>
        </w:rPr>
        <w:t>A “Agency for Healthcare Research and Quality” (AHRQ)</w:t>
      </w:r>
      <w:r w:rsidR="00DD2447" w:rsidRPr="00DD2447">
        <w:rPr>
          <w:lang w:val="en-US"/>
        </w:rPr>
        <w:t xml:space="preserve"> </w:t>
      </w:r>
      <w:r w:rsidR="00DD2447">
        <w:fldChar w:fldCharType="begin"/>
      </w:r>
      <w:r w:rsidR="00DD2447" w:rsidRPr="00DD2447">
        <w:rPr>
          <w:lang w:val="en-US"/>
        </w:rPr>
        <w:instrText xml:space="preserve"> ADDIN ZOTERO_ITEM CSL_CITATION {"citationID":"FY7mTVp0","properties":{"formattedCitation":"({\\i{}Agency for Healthcare Research and Quality (AHRQ)}, n.d.)","plainCitation":"(Agency for Healthcare Research and Quality (AHRQ), n.d.)","noteIndex":0},"citationItems":[{"id":3228,"uris":["http://zotero.org/users/local/oP8FfOzm/items/UGQXB8D7"],"uri":["http://zotero.org/users/local/oP8FfOzm/items/UGQXB8D7"],"itemData":{"id":3228,"type":"webpage","abstract":"AHRQ advances excellence in healthcare by producing evidence to make healthcare safer, higher quality, more accessible, equitable, and affordable.","language":"en-us","title":"Agency for Healthcare Research and Quality (AHRQ)","URL":"https://www.ahrq.gov/","accessed":{"date-parts":[["2021",3,10]]}}}],"schema":"https://github.com/citation-style-language/schema/raw/master/csl-citation.json"} </w:instrText>
      </w:r>
      <w:r w:rsidR="00DD2447">
        <w:fldChar w:fldCharType="separate"/>
      </w:r>
      <w:r w:rsidR="00DD2447" w:rsidRPr="00DD2447">
        <w:rPr>
          <w:rFonts w:ascii="Calibri" w:hAnsi="Calibri" w:cs="Calibri"/>
          <w:szCs w:val="24"/>
          <w:lang w:val="en-US"/>
        </w:rPr>
        <w:t>(</w:t>
      </w:r>
      <w:r w:rsidR="00DD2447" w:rsidRPr="00DD2447">
        <w:rPr>
          <w:rFonts w:ascii="Calibri" w:hAnsi="Calibri" w:cs="Calibri"/>
          <w:i/>
          <w:iCs/>
          <w:szCs w:val="24"/>
          <w:lang w:val="en-US"/>
        </w:rPr>
        <w:t>Agency for Healthcare Research and Quality (AHRQ)</w:t>
      </w:r>
      <w:r w:rsidR="00DD2447" w:rsidRPr="00DD2447">
        <w:rPr>
          <w:rFonts w:ascii="Calibri" w:hAnsi="Calibri" w:cs="Calibri"/>
          <w:szCs w:val="24"/>
          <w:lang w:val="en-US"/>
        </w:rPr>
        <w:t>, n.d.)</w:t>
      </w:r>
      <w:r w:rsidR="00DD2447">
        <w:fldChar w:fldCharType="end"/>
      </w:r>
      <w:r w:rsidRPr="00DD2447">
        <w:rPr>
          <w:lang w:val="en-US"/>
        </w:rPr>
        <w:t xml:space="preserve"> </w:t>
      </w:r>
      <w:r w:rsidRPr="0061158E">
        <w:t xml:space="preserve">criou  um  editor baseado numa </w:t>
      </w:r>
      <w:r w:rsidR="00DD2447" w:rsidRPr="0061158E">
        <w:t>linguagem</w:t>
      </w:r>
      <w:r w:rsidRPr="0061158E">
        <w:t xml:space="preserve"> normalizada, “</w:t>
      </w:r>
      <w:proofErr w:type="spellStart"/>
      <w:r w:rsidRPr="0061158E">
        <w:t>Clinical</w:t>
      </w:r>
      <w:proofErr w:type="spellEnd"/>
      <w:r w:rsidRPr="0061158E">
        <w:t xml:space="preserve"> </w:t>
      </w:r>
      <w:proofErr w:type="spellStart"/>
      <w:r w:rsidRPr="0061158E">
        <w:t>Quality</w:t>
      </w:r>
      <w:proofErr w:type="spellEnd"/>
      <w:r w:rsidRPr="0061158E">
        <w:t xml:space="preserve"> </w:t>
      </w:r>
      <w:proofErr w:type="spellStart"/>
      <w:r w:rsidRPr="0061158E">
        <w:t>Language</w:t>
      </w:r>
      <w:proofErr w:type="spellEnd"/>
      <w:r w:rsidRPr="0061158E">
        <w:t>” (CQL).</w:t>
      </w:r>
    </w:p>
    <w:p w14:paraId="1A96D5D3" w14:textId="62BC6A07" w:rsidR="00AC5709" w:rsidRPr="00AC5709" w:rsidRDefault="00AC5709" w:rsidP="00076668">
      <w:pPr>
        <w:jc w:val="both"/>
      </w:pPr>
      <w:r w:rsidRPr="00AC5709">
        <w:t>Os “</w:t>
      </w:r>
      <w:proofErr w:type="spellStart"/>
      <w:r w:rsidRPr="00AC5709">
        <w:t>Care</w:t>
      </w:r>
      <w:proofErr w:type="spellEnd"/>
      <w:r w:rsidRPr="00AC5709">
        <w:t xml:space="preserve"> </w:t>
      </w:r>
      <w:proofErr w:type="spellStart"/>
      <w:r w:rsidRPr="00AC5709">
        <w:t>Pathways</w:t>
      </w:r>
      <w:proofErr w:type="spellEnd"/>
      <w:r w:rsidRPr="00AC5709">
        <w:t>”</w:t>
      </w:r>
      <w:r>
        <w:t xml:space="preserve"> poderiam ser disponibilizados a todas as instituições através da rede da saúde. </w:t>
      </w:r>
    </w:p>
    <w:p w14:paraId="1D4780A2" w14:textId="229E17A3" w:rsidR="00A87275" w:rsidRDefault="00DD2447" w:rsidP="00DD2447">
      <w:pPr>
        <w:pStyle w:val="Ttulo1"/>
        <w:numPr>
          <w:ilvl w:val="0"/>
          <w:numId w:val="8"/>
        </w:numPr>
        <w:rPr>
          <w:shd w:val="clear" w:color="auto" w:fill="FFFFFF"/>
        </w:rPr>
      </w:pPr>
      <w:r>
        <w:rPr>
          <w:shd w:val="clear" w:color="auto" w:fill="FFFFFF"/>
        </w:rPr>
        <w:t>Alguns Exemplos Europeus</w:t>
      </w:r>
    </w:p>
    <w:p w14:paraId="25FD9F0F" w14:textId="77777777" w:rsidR="00B03BE5" w:rsidRPr="00B03BE5" w:rsidRDefault="00B03BE5" w:rsidP="00B03BE5"/>
    <w:p w14:paraId="4C1E58D1" w14:textId="77777777" w:rsidR="00FC3B82" w:rsidRPr="006D79C2" w:rsidRDefault="00FC3B82" w:rsidP="00FC3B82">
      <w:pPr>
        <w:rPr>
          <w:b/>
          <w:bCs/>
        </w:rPr>
      </w:pPr>
      <w:r w:rsidRPr="006D79C2">
        <w:rPr>
          <w:b/>
          <w:bCs/>
        </w:rPr>
        <w:t>Noruega</w:t>
      </w:r>
    </w:p>
    <w:p w14:paraId="5C379E4E" w14:textId="77777777" w:rsidR="00FC3B82" w:rsidRDefault="00FC3B82" w:rsidP="00FC3B82">
      <w:pPr>
        <w:jc w:val="both"/>
      </w:pPr>
      <w:r>
        <w:t>A noruega tem 5.2 milhões de habitantes e cerca de 400 000 Km2 de superfície. A Noruega tem cerca de 4600 médicos de família e 14 milhões de consultas por ano. O Sistema de Saúde está dividido por quatro regiões.</w:t>
      </w:r>
    </w:p>
    <w:p w14:paraId="5CC0F1AC" w14:textId="464DA988" w:rsidR="00FC3B82" w:rsidRDefault="00FC3B82" w:rsidP="00FC3B82">
      <w:pPr>
        <w:jc w:val="both"/>
      </w:pPr>
      <w:r>
        <w:t>Os standards utilizados na Noruega são baseados nas normas CEN e os mais usados são HL7 v2, v3 e CDA.</w:t>
      </w:r>
    </w:p>
    <w:p w14:paraId="2C6DA45E" w14:textId="6A6F69F0" w:rsidR="00FC3B82" w:rsidRDefault="00FC3B82" w:rsidP="00FC3B82">
      <w:pPr>
        <w:jc w:val="both"/>
      </w:pPr>
      <w:r>
        <w:t>Este País desenvolveu uma infraestrutura que interliga todas as bases de Dados das diferentes regiões e Hospitais. Para possibilitar a interoperabilidade com diferentes aplicações, disponibilizou uma interface (API) de comunicação.</w:t>
      </w:r>
    </w:p>
    <w:p w14:paraId="4F4017F9" w14:textId="77777777" w:rsidR="00FC3B82" w:rsidRDefault="00FC3B82" w:rsidP="00FC3B82">
      <w:pPr>
        <w:jc w:val="both"/>
      </w:pPr>
    </w:p>
    <w:p w14:paraId="71043D6E" w14:textId="77777777" w:rsidR="00FC3B82" w:rsidRDefault="00FC3B82" w:rsidP="00FC3B82">
      <w:pPr>
        <w:keepNext/>
        <w:jc w:val="center"/>
      </w:pPr>
      <w:r>
        <w:rPr>
          <w:noProof/>
          <w:lang w:eastAsia="pt-PT"/>
        </w:rPr>
        <w:lastRenderedPageBreak/>
        <w:drawing>
          <wp:inline distT="0" distB="0" distL="0" distR="0" wp14:anchorId="7AF9BA48" wp14:editId="596C52B1">
            <wp:extent cx="5400040" cy="25527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2552700"/>
                    </a:xfrm>
                    <a:prstGeom prst="rect">
                      <a:avLst/>
                    </a:prstGeom>
                    <a:noFill/>
                    <a:ln>
                      <a:noFill/>
                    </a:ln>
                  </pic:spPr>
                </pic:pic>
              </a:graphicData>
            </a:graphic>
          </wp:inline>
        </w:drawing>
      </w:r>
    </w:p>
    <w:p w14:paraId="34A2589C" w14:textId="04904278" w:rsidR="00FC3B82" w:rsidRDefault="00FC3B82" w:rsidP="009F5534">
      <w:pPr>
        <w:pStyle w:val="Legenda"/>
        <w:jc w:val="center"/>
      </w:pPr>
      <w:r>
        <w:t xml:space="preserve">Figura </w:t>
      </w:r>
      <w:fldSimple w:instr=" SEQ Figura \* ARABIC ">
        <w:r w:rsidR="004A1A27">
          <w:rPr>
            <w:noProof/>
          </w:rPr>
          <w:t>3</w:t>
        </w:r>
      </w:fldSimple>
      <w:r>
        <w:t xml:space="preserve"> - Solução da Noruega com múltiplas arquiteturas de EHR</w:t>
      </w:r>
    </w:p>
    <w:p w14:paraId="532E31B0" w14:textId="77777777" w:rsidR="00FC3B82" w:rsidRPr="006D79C2" w:rsidRDefault="00FC3B82" w:rsidP="00FC3B82">
      <w:pPr>
        <w:rPr>
          <w:b/>
          <w:bCs/>
        </w:rPr>
      </w:pPr>
      <w:r w:rsidRPr="006D79C2">
        <w:rPr>
          <w:b/>
          <w:bCs/>
        </w:rPr>
        <w:t>Suécia</w:t>
      </w:r>
    </w:p>
    <w:p w14:paraId="2E34FEB0" w14:textId="77777777" w:rsidR="00FC3B82" w:rsidRDefault="00FC3B82" w:rsidP="00FC3B82">
      <w:r>
        <w:t xml:space="preserve">A Suécia tem cerca de 10.1 milhões de habitantes e 450 295 Km2 de área. A Suécia tem 21 regiões. </w:t>
      </w:r>
    </w:p>
    <w:p w14:paraId="421B5FEF" w14:textId="68E478A2" w:rsidR="00FC3B82" w:rsidRDefault="00FC3B82" w:rsidP="00FC3B82">
      <w:r>
        <w:t>A Suécia utiliza um conjunto de standards para interoperabilidade organizacional, semântica e tecnológica.</w:t>
      </w:r>
    </w:p>
    <w:p w14:paraId="1FF4BC24" w14:textId="33294335" w:rsidR="00FC3B82" w:rsidRDefault="00FC3B82" w:rsidP="00FC3B82">
      <w:r>
        <w:t>Apesar de ter adotado aplicações de diferentes fornecedores, este País possui os três níveis de interoperabilidade, organizacional, semântica e tecnológica.</w:t>
      </w:r>
    </w:p>
    <w:p w14:paraId="51041F52" w14:textId="77777777" w:rsidR="00FC3B82" w:rsidRDefault="00FC3B82" w:rsidP="00FC3B82"/>
    <w:p w14:paraId="2F3C1DEE" w14:textId="77777777" w:rsidR="00FC3B82" w:rsidRDefault="00FC3B82" w:rsidP="00FC3B82">
      <w:pPr>
        <w:keepNext/>
      </w:pPr>
      <w:r>
        <w:rPr>
          <w:noProof/>
          <w:lang w:eastAsia="pt-PT"/>
        </w:rPr>
        <w:drawing>
          <wp:inline distT="0" distB="0" distL="0" distR="0" wp14:anchorId="2BAD37EE" wp14:editId="2F4760F5">
            <wp:extent cx="5400040" cy="334264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3342640"/>
                    </a:xfrm>
                    <a:prstGeom prst="rect">
                      <a:avLst/>
                    </a:prstGeom>
                    <a:noFill/>
                    <a:ln>
                      <a:noFill/>
                    </a:ln>
                  </pic:spPr>
                </pic:pic>
              </a:graphicData>
            </a:graphic>
          </wp:inline>
        </w:drawing>
      </w:r>
    </w:p>
    <w:p w14:paraId="3054FF97" w14:textId="1B99FA35" w:rsidR="00FC3B82" w:rsidRDefault="00FC3B82" w:rsidP="00FC3B82">
      <w:pPr>
        <w:pStyle w:val="Legenda"/>
        <w:jc w:val="center"/>
      </w:pPr>
      <w:r>
        <w:t xml:space="preserve">Figura </w:t>
      </w:r>
      <w:fldSimple w:instr=" SEQ Figura \* ARABIC ">
        <w:r w:rsidR="004A1A27">
          <w:rPr>
            <w:noProof/>
          </w:rPr>
          <w:t>4</w:t>
        </w:r>
      </w:fldSimple>
      <w:r>
        <w:t xml:space="preserve"> - Standards utilizados na Suécia </w:t>
      </w:r>
      <w:r>
        <w:fldChar w:fldCharType="begin"/>
      </w:r>
      <w:r>
        <w:instrText xml:space="preserve"> ADDIN ZOTERO_ITEM CSL_CITATION {"citationID":"dhEeTAdX","properties":{"formattedCitation":"(Schliemann et al., 2019)","plainCitation":"(Schliemann et al., 2019)","noteIndex":0},"citationItems":[{"id":3291,"uris":["http://zotero.org/users/local/oP8FfOzm/items/T94YTNHN"],"uri":["http://zotero.org/users/local/oP8FfOzm/items/T94YTNHN"],"itemData":{"id":3291,"type":"book","abstract":"This report summarises the discussions from a seminar held 30 and 31 August 2018 in Copenhagen on eHealth standardisation in the Nordic countries. The seminar was organised by the Nordic Council of ...","language":"eng","publisher":"Nordisk Ministerråd","source":"norden.diva-portal.org","title":"eHealth standardisation in the Nordic countries : Technical and partially semantics standardisation as a strategic means for realising national policies in eHealth","title-short":"eHealth standardisation in the Nordic countries","URL":"http://urn.kb.se/resolve?urn=urn:nbn:se:norden:org:diva-5668","author":[{"family":"Schliemann","given":"Thor"},{"family":"Danielsen","given":"Camilla"},{"family":"Virtanen","given":"Teemupekka"},{"family":"Vuokko","given":"Riikka"},{"family":"Hardardottir","given":"Gudrun Audur"},{"family":"Alsaker","given":"Magnus Andre"},{"family":"Aksnes","given":"Bjarte"},{"family":"Eklöf","given":"Niklas"},{"family":"Ericsson","given":"Erika"}],"accessed":{"date-parts":[["2021",7,23]]},"issued":{"date-parts":[["2019"]]}}}],"schema":"https://github.com/citation-style-language/schema/raw/master/csl-citation.json"} </w:instrText>
      </w:r>
      <w:r>
        <w:fldChar w:fldCharType="separate"/>
      </w:r>
      <w:r w:rsidRPr="006D79C2">
        <w:rPr>
          <w:rFonts w:ascii="Calibri" w:hAnsi="Calibri" w:cs="Calibri"/>
        </w:rPr>
        <w:t>(Schliemann et al., 2019)</w:t>
      </w:r>
      <w:r>
        <w:fldChar w:fldCharType="end"/>
      </w:r>
    </w:p>
    <w:p w14:paraId="481D3981" w14:textId="77777777" w:rsidR="00B03BE5" w:rsidRDefault="00B03BE5" w:rsidP="00FC3B82">
      <w:pPr>
        <w:rPr>
          <w:b/>
          <w:bCs/>
        </w:rPr>
      </w:pPr>
    </w:p>
    <w:p w14:paraId="47DE0C50" w14:textId="2F6EC8E1" w:rsidR="00FC3B82" w:rsidRPr="006D79C2" w:rsidRDefault="00FC3B82" w:rsidP="00FC3B82">
      <w:pPr>
        <w:rPr>
          <w:b/>
          <w:bCs/>
        </w:rPr>
      </w:pPr>
      <w:proofErr w:type="spellStart"/>
      <w:r w:rsidRPr="006D79C2">
        <w:rPr>
          <w:b/>
          <w:bCs/>
        </w:rPr>
        <w:lastRenderedPageBreak/>
        <w:t>Dinarmaca</w:t>
      </w:r>
      <w:proofErr w:type="spellEnd"/>
    </w:p>
    <w:p w14:paraId="712450FF" w14:textId="77777777" w:rsidR="00FC3B82" w:rsidRDefault="00FC3B82" w:rsidP="00FC3B82">
      <w:r>
        <w:t xml:space="preserve">Os standards seguidos na </w:t>
      </w:r>
      <w:proofErr w:type="spellStart"/>
      <w:r>
        <w:t>Dianamarca</w:t>
      </w:r>
      <w:proofErr w:type="spellEnd"/>
      <w:r>
        <w:t xml:space="preserve"> são os seguintes:</w:t>
      </w:r>
      <w:r>
        <w:fldChar w:fldCharType="begin"/>
      </w:r>
      <w:r>
        <w:instrText xml:space="preserve"> ADDIN ZOTERO_ITEM CSL_CITATION {"citationID":"XPBlNd6V","properties":{"formattedCitation":"(Schliemann et al., 2019)","plainCitation":"(Schliemann et al., 2019)","noteIndex":0},"citationItems":[{"id":3291,"uris":["http://zotero.org/users/local/oP8FfOzm/items/T94YTNHN"],"uri":["http://zotero.org/users/local/oP8FfOzm/items/T94YTNHN"],"itemData":{"id":3291,"type":"book","abstract":"This report summarises the discussions from a seminar held 30 and 31 August 2018 in Copenhagen on eHealth standardisation in the Nordic countries. The seminar was organised by the Nordic Council of ...","language":"eng","publisher":"Nordisk Ministerråd","source":"norden.diva-portal.org","title":"eHealth standardisation in the Nordic countries : Technical and partially semantics standardisation as a strategic means for realising national policies in eHealth","title-short":"eHealth standardisation in the Nordic countries","URL":"http://urn.kb.se/resolve?urn=urn:nbn:se:norden:org:diva-5668","author":[{"family":"Schliemann","given":"Thor"},{"family":"Danielsen","given":"Camilla"},{"family":"Virtanen","given":"Teemupekka"},{"family":"Vuokko","given":"Riikka"},{"family":"Hardardottir","given":"Gudrun Audur"},{"family":"Alsaker","given":"Magnus Andre"},{"family":"Aksnes","given":"Bjarte"},{"family":"Eklöf","given":"Niklas"},{"family":"Ericsson","given":"Erika"}],"accessed":{"date-parts":[["2021",7,23]]},"issued":{"date-parts":[["2019"]]}}}],"schema":"https://github.com/citation-style-language/schema/raw/master/csl-citation.json"} </w:instrText>
      </w:r>
      <w:r>
        <w:fldChar w:fldCharType="separate"/>
      </w:r>
      <w:r w:rsidRPr="001662B8">
        <w:rPr>
          <w:rFonts w:ascii="Calibri" w:hAnsi="Calibri" w:cs="Calibri"/>
        </w:rPr>
        <w:t>(</w:t>
      </w:r>
      <w:proofErr w:type="spellStart"/>
      <w:r w:rsidRPr="001662B8">
        <w:rPr>
          <w:rFonts w:ascii="Calibri" w:hAnsi="Calibri" w:cs="Calibri"/>
        </w:rPr>
        <w:t>Schliemann</w:t>
      </w:r>
      <w:proofErr w:type="spellEnd"/>
      <w:r w:rsidRPr="001662B8">
        <w:rPr>
          <w:rFonts w:ascii="Calibri" w:hAnsi="Calibri" w:cs="Calibri"/>
        </w:rPr>
        <w:t xml:space="preserve"> et al., 2019)</w:t>
      </w:r>
      <w:r>
        <w:fldChar w:fldCharType="end"/>
      </w:r>
    </w:p>
    <w:p w14:paraId="1944310A" w14:textId="77777777" w:rsidR="00FC3B82" w:rsidRPr="006D79C2" w:rsidRDefault="00FC3B82" w:rsidP="00FC3B82">
      <w:pPr>
        <w:pStyle w:val="PargrafodaLista"/>
        <w:numPr>
          <w:ilvl w:val="0"/>
          <w:numId w:val="10"/>
        </w:numPr>
        <w:rPr>
          <w:i/>
          <w:iCs/>
          <w:lang w:val="en-US"/>
        </w:rPr>
      </w:pPr>
      <w:r w:rsidRPr="006D79C2">
        <w:rPr>
          <w:i/>
          <w:iCs/>
          <w:lang w:val="en-US"/>
        </w:rPr>
        <w:t>Security: ISO 27001, OASIS (IDWS &amp; SAML2</w:t>
      </w:r>
      <w:proofErr w:type="gramStart"/>
      <w:r w:rsidRPr="006D79C2">
        <w:rPr>
          <w:i/>
          <w:iCs/>
          <w:lang w:val="en-US"/>
        </w:rPr>
        <w:t>);</w:t>
      </w:r>
      <w:proofErr w:type="gramEnd"/>
      <w:r w:rsidRPr="006D79C2">
        <w:rPr>
          <w:i/>
          <w:iCs/>
          <w:lang w:val="en-US"/>
        </w:rPr>
        <w:t xml:space="preserve"> </w:t>
      </w:r>
    </w:p>
    <w:p w14:paraId="6819FD69" w14:textId="77777777" w:rsidR="00FC3B82" w:rsidRPr="006D79C2" w:rsidRDefault="00FC3B82" w:rsidP="00FC3B82">
      <w:pPr>
        <w:pStyle w:val="PargrafodaLista"/>
        <w:numPr>
          <w:ilvl w:val="0"/>
          <w:numId w:val="10"/>
        </w:numPr>
        <w:rPr>
          <w:i/>
          <w:iCs/>
        </w:rPr>
      </w:pPr>
      <w:proofErr w:type="spellStart"/>
      <w:r w:rsidRPr="006D79C2">
        <w:rPr>
          <w:i/>
          <w:iCs/>
        </w:rPr>
        <w:t>Clinical</w:t>
      </w:r>
      <w:proofErr w:type="spellEnd"/>
      <w:r w:rsidRPr="006D79C2">
        <w:rPr>
          <w:i/>
          <w:iCs/>
        </w:rPr>
        <w:t xml:space="preserve"> </w:t>
      </w:r>
      <w:proofErr w:type="spellStart"/>
      <w:r w:rsidRPr="006D79C2">
        <w:rPr>
          <w:i/>
          <w:iCs/>
        </w:rPr>
        <w:t>Documents</w:t>
      </w:r>
      <w:proofErr w:type="spellEnd"/>
      <w:r w:rsidRPr="006D79C2">
        <w:rPr>
          <w:i/>
          <w:iCs/>
        </w:rPr>
        <w:t xml:space="preserve">: HL7 (V3 CDA); </w:t>
      </w:r>
    </w:p>
    <w:p w14:paraId="481B8880" w14:textId="77777777" w:rsidR="00FC3B82" w:rsidRPr="006D79C2" w:rsidRDefault="00FC3B82" w:rsidP="00FC3B82">
      <w:pPr>
        <w:pStyle w:val="PargrafodaLista"/>
        <w:numPr>
          <w:ilvl w:val="0"/>
          <w:numId w:val="10"/>
        </w:numPr>
        <w:rPr>
          <w:i/>
          <w:iCs/>
        </w:rPr>
      </w:pPr>
      <w:proofErr w:type="spellStart"/>
      <w:r w:rsidRPr="006D79C2">
        <w:rPr>
          <w:i/>
          <w:iCs/>
        </w:rPr>
        <w:t>Infrastructure</w:t>
      </w:r>
      <w:proofErr w:type="spellEnd"/>
      <w:r w:rsidRPr="006D79C2">
        <w:rPr>
          <w:i/>
          <w:iCs/>
        </w:rPr>
        <w:t xml:space="preserve">: IHE (XDS, ATNA </w:t>
      </w:r>
      <w:proofErr w:type="spellStart"/>
      <w:r w:rsidRPr="006D79C2">
        <w:rPr>
          <w:i/>
          <w:iCs/>
        </w:rPr>
        <w:t>etc</w:t>
      </w:r>
      <w:proofErr w:type="spellEnd"/>
      <w:r w:rsidRPr="006D79C2">
        <w:rPr>
          <w:i/>
          <w:iCs/>
        </w:rPr>
        <w:t xml:space="preserve">), CDG (Continua); </w:t>
      </w:r>
    </w:p>
    <w:p w14:paraId="63506ACB" w14:textId="77777777" w:rsidR="00FC3B82" w:rsidRPr="006D79C2" w:rsidRDefault="00FC3B82" w:rsidP="00FC3B82">
      <w:pPr>
        <w:pStyle w:val="PargrafodaLista"/>
        <w:numPr>
          <w:ilvl w:val="0"/>
          <w:numId w:val="10"/>
        </w:numPr>
        <w:rPr>
          <w:i/>
          <w:iCs/>
          <w:lang w:val="en-US"/>
        </w:rPr>
      </w:pPr>
      <w:r w:rsidRPr="006D79C2">
        <w:rPr>
          <w:i/>
          <w:iCs/>
          <w:lang w:val="en-US"/>
        </w:rPr>
        <w:t xml:space="preserve">Terminology: ISO (IEC 13066, CONTSYS </w:t>
      </w:r>
      <w:proofErr w:type="spellStart"/>
      <w:r w:rsidRPr="006D79C2">
        <w:rPr>
          <w:i/>
          <w:iCs/>
          <w:lang w:val="en-US"/>
        </w:rPr>
        <w:t>etc</w:t>
      </w:r>
      <w:proofErr w:type="spellEnd"/>
      <w:proofErr w:type="gramStart"/>
      <w:r w:rsidRPr="006D79C2">
        <w:rPr>
          <w:i/>
          <w:iCs/>
          <w:lang w:val="en-US"/>
        </w:rPr>
        <w:t>);</w:t>
      </w:r>
      <w:proofErr w:type="gramEnd"/>
      <w:r w:rsidRPr="006D79C2">
        <w:rPr>
          <w:i/>
          <w:iCs/>
          <w:lang w:val="en-US"/>
        </w:rPr>
        <w:t xml:space="preserve"> </w:t>
      </w:r>
    </w:p>
    <w:p w14:paraId="1F1DD4DA" w14:textId="77777777" w:rsidR="00FC3B82" w:rsidRPr="006D79C2" w:rsidRDefault="00FC3B82" w:rsidP="00FC3B82">
      <w:pPr>
        <w:pStyle w:val="PargrafodaLista"/>
        <w:numPr>
          <w:ilvl w:val="0"/>
          <w:numId w:val="10"/>
        </w:numPr>
        <w:rPr>
          <w:i/>
          <w:iCs/>
          <w:lang w:val="en-US"/>
        </w:rPr>
      </w:pPr>
      <w:r w:rsidRPr="006D79C2">
        <w:rPr>
          <w:i/>
          <w:iCs/>
          <w:lang w:val="en-US"/>
        </w:rPr>
        <w:t>Web/SOA: W3C (SOAP 1.1/1.2 MTOM/XOP</w:t>
      </w:r>
      <w:proofErr w:type="gramStart"/>
      <w:r w:rsidRPr="006D79C2">
        <w:rPr>
          <w:i/>
          <w:iCs/>
          <w:lang w:val="en-US"/>
        </w:rPr>
        <w:t>);</w:t>
      </w:r>
      <w:proofErr w:type="gramEnd"/>
      <w:r w:rsidRPr="006D79C2">
        <w:rPr>
          <w:i/>
          <w:iCs/>
          <w:lang w:val="en-US"/>
        </w:rPr>
        <w:t xml:space="preserve"> </w:t>
      </w:r>
    </w:p>
    <w:p w14:paraId="567B6046" w14:textId="77777777" w:rsidR="00FC3B82" w:rsidRPr="006D79C2" w:rsidRDefault="00FC3B82" w:rsidP="00FC3B82">
      <w:pPr>
        <w:pStyle w:val="PargrafodaLista"/>
        <w:numPr>
          <w:ilvl w:val="0"/>
          <w:numId w:val="10"/>
        </w:numPr>
        <w:rPr>
          <w:i/>
          <w:iCs/>
          <w:lang w:val="en-US"/>
        </w:rPr>
      </w:pPr>
      <w:r w:rsidRPr="006D79C2">
        <w:rPr>
          <w:i/>
          <w:iCs/>
          <w:lang w:val="en-US"/>
        </w:rPr>
        <w:t>Messaging: EDI-</w:t>
      </w:r>
      <w:proofErr w:type="gramStart"/>
      <w:r w:rsidRPr="006D79C2">
        <w:rPr>
          <w:i/>
          <w:iCs/>
          <w:lang w:val="en-US"/>
        </w:rPr>
        <w:t>FACT;</w:t>
      </w:r>
      <w:proofErr w:type="gramEnd"/>
      <w:r w:rsidRPr="006D79C2">
        <w:rPr>
          <w:i/>
          <w:iCs/>
          <w:lang w:val="en-US"/>
        </w:rPr>
        <w:t xml:space="preserve"> </w:t>
      </w:r>
    </w:p>
    <w:p w14:paraId="19A779EB" w14:textId="77777777" w:rsidR="00B03BE5" w:rsidRDefault="00FC3B82" w:rsidP="00FC3B82">
      <w:pPr>
        <w:pStyle w:val="PargrafodaLista"/>
        <w:numPr>
          <w:ilvl w:val="0"/>
          <w:numId w:val="10"/>
        </w:numPr>
        <w:rPr>
          <w:i/>
          <w:iCs/>
          <w:lang w:val="en-US"/>
        </w:rPr>
      </w:pPr>
      <w:r w:rsidRPr="006D79C2">
        <w:rPr>
          <w:i/>
          <w:iCs/>
          <w:lang w:val="en-US"/>
        </w:rPr>
        <w:t xml:space="preserve">Classification and terminology: WHO ICD10, SNOMED CT, NPU, ICPC-2, ATC, NCSP, ICF, DICOM. </w:t>
      </w:r>
    </w:p>
    <w:p w14:paraId="5629364B" w14:textId="77191E2C" w:rsidR="00FC3B82" w:rsidRPr="006D79C2" w:rsidRDefault="00FC3B82" w:rsidP="00B03BE5">
      <w:pPr>
        <w:pStyle w:val="PargrafodaLista"/>
        <w:rPr>
          <w:i/>
          <w:iCs/>
          <w:lang w:val="en-US"/>
        </w:rPr>
      </w:pPr>
      <w:r w:rsidRPr="006D79C2">
        <w:rPr>
          <w:i/>
          <w:iCs/>
          <w:lang w:val="en-US"/>
        </w:rPr>
        <w:t xml:space="preserve"> </w:t>
      </w:r>
    </w:p>
    <w:p w14:paraId="65E68278" w14:textId="1A861586" w:rsidR="00FC3B82" w:rsidRPr="00FC3B82" w:rsidRDefault="00056AF5" w:rsidP="00FC3B82">
      <w:pPr>
        <w:rPr>
          <w:b/>
          <w:bCs/>
        </w:rPr>
      </w:pPr>
      <w:r w:rsidRPr="00FC3B82">
        <w:rPr>
          <w:b/>
          <w:bCs/>
        </w:rPr>
        <w:t>Finlândia</w:t>
      </w:r>
    </w:p>
    <w:p w14:paraId="57282550" w14:textId="77777777" w:rsidR="00FC3B82" w:rsidRDefault="00FC3B82" w:rsidP="00FC3B82">
      <w:r w:rsidRPr="001662B8">
        <w:t xml:space="preserve">Os standards seguidos na </w:t>
      </w:r>
      <w:proofErr w:type="spellStart"/>
      <w:r w:rsidRPr="001662B8">
        <w:t>Filandia</w:t>
      </w:r>
      <w:proofErr w:type="spellEnd"/>
      <w:r w:rsidRPr="001662B8">
        <w:t xml:space="preserve"> s</w:t>
      </w:r>
      <w:r>
        <w:t xml:space="preserve">ão os seguintes: </w:t>
      </w:r>
      <w:r>
        <w:fldChar w:fldCharType="begin"/>
      </w:r>
      <w:r>
        <w:instrText xml:space="preserve"> ADDIN ZOTERO_ITEM CSL_CITATION {"citationID":"LXqHqg6J","properties":{"formattedCitation":"(Schliemann et al., 2019)","plainCitation":"(Schliemann et al., 2019)","noteIndex":0},"citationItems":[{"id":3291,"uris":["http://zotero.org/users/local/oP8FfOzm/items/T94YTNHN"],"uri":["http://zotero.org/users/local/oP8FfOzm/items/T94YTNHN"],"itemData":{"id":3291,"type":"book","abstract":"This report summarises the discussions from a seminar held 30 and 31 August 2018 in Copenhagen on eHealth standardisation in the Nordic countries. The seminar was organised by the Nordic Council of ...","language":"eng","publisher":"Nordisk Ministerråd","source":"norden.diva-portal.org","title":"eHealth standardisation in the Nordic countries : Technical and partially semantics standardisation as a strategic means for realising national policies in eHealth","title-short":"eHealth standardisation in the Nordic countries","URL":"http://urn.kb.se/resolve?urn=urn:nbn:se:norden:org:diva-5668","author":[{"family":"Schliemann","given":"Thor"},{"family":"Danielsen","given":"Camilla"},{"family":"Virtanen","given":"Teemupekka"},{"family":"Vuokko","given":"Riikka"},{"family":"Hardardottir","given":"Gudrun Audur"},{"family":"Alsaker","given":"Magnus Andre"},{"family":"Aksnes","given":"Bjarte"},{"family":"Eklöf","given":"Niklas"},{"family":"Ericsson","given":"Erika"}],"accessed":{"date-parts":[["2021",7,23]]},"issued":{"date-parts":[["2019"]]}}}],"schema":"https://github.com/citation-style-language/schema/raw/master/csl-citation.json"} </w:instrText>
      </w:r>
      <w:r>
        <w:fldChar w:fldCharType="separate"/>
      </w:r>
      <w:r w:rsidRPr="001662B8">
        <w:rPr>
          <w:rFonts w:ascii="Calibri" w:hAnsi="Calibri" w:cs="Calibri"/>
        </w:rPr>
        <w:t>(Schliemann et al., 2019)</w:t>
      </w:r>
      <w:r>
        <w:fldChar w:fldCharType="end"/>
      </w:r>
    </w:p>
    <w:p w14:paraId="3A2C413C" w14:textId="77777777" w:rsidR="00FC3B82" w:rsidRPr="004B26D5" w:rsidRDefault="00FC3B82" w:rsidP="00FC3B82">
      <w:pPr>
        <w:pStyle w:val="PargrafodaLista"/>
        <w:numPr>
          <w:ilvl w:val="0"/>
          <w:numId w:val="10"/>
        </w:numPr>
        <w:rPr>
          <w:lang w:val="en-US"/>
        </w:rPr>
      </w:pPr>
      <w:r w:rsidRPr="004B26D5">
        <w:rPr>
          <w:lang w:val="en-US"/>
        </w:rPr>
        <w:t xml:space="preserve">HL7/ISO CDA </w:t>
      </w:r>
      <w:proofErr w:type="gramStart"/>
      <w:r w:rsidRPr="004B26D5">
        <w:rPr>
          <w:lang w:val="en-US"/>
        </w:rPr>
        <w:t>R2;</w:t>
      </w:r>
      <w:proofErr w:type="gramEnd"/>
      <w:r w:rsidRPr="004B26D5">
        <w:rPr>
          <w:lang w:val="en-US"/>
        </w:rPr>
        <w:t xml:space="preserve"> </w:t>
      </w:r>
    </w:p>
    <w:p w14:paraId="4ECF6619" w14:textId="77777777" w:rsidR="00FC3B82" w:rsidRPr="004B26D5" w:rsidRDefault="00FC3B82" w:rsidP="00FC3B82">
      <w:pPr>
        <w:pStyle w:val="PargrafodaLista"/>
        <w:numPr>
          <w:ilvl w:val="0"/>
          <w:numId w:val="10"/>
        </w:numPr>
        <w:rPr>
          <w:lang w:val="en-US"/>
        </w:rPr>
      </w:pPr>
      <w:r w:rsidRPr="004B26D5">
        <w:rPr>
          <w:lang w:val="en-US"/>
        </w:rPr>
        <w:t xml:space="preserve">HL7 </w:t>
      </w:r>
      <w:proofErr w:type="gramStart"/>
      <w:r w:rsidRPr="004B26D5">
        <w:rPr>
          <w:lang w:val="en-US"/>
        </w:rPr>
        <w:t>FHIR;</w:t>
      </w:r>
      <w:proofErr w:type="gramEnd"/>
      <w:r w:rsidRPr="004B26D5">
        <w:rPr>
          <w:lang w:val="en-US"/>
        </w:rPr>
        <w:t xml:space="preserve"> </w:t>
      </w:r>
    </w:p>
    <w:p w14:paraId="03143912" w14:textId="32BA5A02" w:rsidR="00FC3B82" w:rsidRPr="004B26D5" w:rsidRDefault="00FC3B82" w:rsidP="00FC3B82">
      <w:pPr>
        <w:pStyle w:val="PargrafodaLista"/>
        <w:numPr>
          <w:ilvl w:val="0"/>
          <w:numId w:val="10"/>
        </w:numPr>
        <w:rPr>
          <w:lang w:val="en-US"/>
        </w:rPr>
      </w:pPr>
      <w:r w:rsidRPr="004B26D5">
        <w:rPr>
          <w:lang w:val="en-US"/>
        </w:rPr>
        <w:t xml:space="preserve">HL7 </w:t>
      </w:r>
      <w:r w:rsidR="004B26D5">
        <w:rPr>
          <w:lang w:val="en-US"/>
        </w:rPr>
        <w:t xml:space="preserve">v2 e </w:t>
      </w:r>
      <w:r w:rsidRPr="004B26D5">
        <w:rPr>
          <w:lang w:val="en-US"/>
        </w:rPr>
        <w:t xml:space="preserve">v3 Medical </w:t>
      </w:r>
      <w:proofErr w:type="gramStart"/>
      <w:r w:rsidRPr="004B26D5">
        <w:rPr>
          <w:lang w:val="en-US"/>
        </w:rPr>
        <w:t>Records;</w:t>
      </w:r>
      <w:proofErr w:type="gramEnd"/>
      <w:r w:rsidRPr="004B26D5">
        <w:rPr>
          <w:lang w:val="en-US"/>
        </w:rPr>
        <w:t xml:space="preserve"> </w:t>
      </w:r>
    </w:p>
    <w:p w14:paraId="39DE1373" w14:textId="3A9AF19C" w:rsidR="00FC3B82" w:rsidRPr="004B26D5" w:rsidRDefault="00FC3B82" w:rsidP="00FC3B82">
      <w:pPr>
        <w:pStyle w:val="PargrafodaLista"/>
        <w:numPr>
          <w:ilvl w:val="0"/>
          <w:numId w:val="10"/>
        </w:numPr>
        <w:rPr>
          <w:lang w:val="en-US"/>
        </w:rPr>
      </w:pPr>
      <w:r w:rsidRPr="004B26D5">
        <w:rPr>
          <w:lang w:val="en-US"/>
        </w:rPr>
        <w:t xml:space="preserve">DICOM, IHE </w:t>
      </w:r>
      <w:proofErr w:type="spellStart"/>
      <w:r w:rsidRPr="004B26D5">
        <w:rPr>
          <w:lang w:val="en-US"/>
        </w:rPr>
        <w:t>XDS.b</w:t>
      </w:r>
      <w:proofErr w:type="spellEnd"/>
      <w:r w:rsidRPr="004B26D5">
        <w:rPr>
          <w:lang w:val="en-US"/>
        </w:rPr>
        <w:t>, XDS-</w:t>
      </w:r>
      <w:proofErr w:type="spellStart"/>
      <w:proofErr w:type="gramStart"/>
      <w:r w:rsidRPr="004B26D5">
        <w:rPr>
          <w:lang w:val="en-US"/>
        </w:rPr>
        <w:t>I.b</w:t>
      </w:r>
      <w:proofErr w:type="spellEnd"/>
      <w:proofErr w:type="gramEnd"/>
      <w:r w:rsidRPr="004B26D5">
        <w:rPr>
          <w:lang w:val="en-US"/>
        </w:rPr>
        <w:t xml:space="preserve">, XCA-I, XUA/SAML2, CT, ATNA </w:t>
      </w:r>
    </w:p>
    <w:p w14:paraId="179CE731" w14:textId="5F6D7E6A" w:rsidR="00FC3B82" w:rsidRPr="004B26D5" w:rsidRDefault="00FC3B82" w:rsidP="00FC3B82">
      <w:pPr>
        <w:pStyle w:val="PargrafodaLista"/>
        <w:numPr>
          <w:ilvl w:val="0"/>
          <w:numId w:val="10"/>
        </w:numPr>
      </w:pPr>
      <w:proofErr w:type="gramStart"/>
      <w:r w:rsidRPr="004B26D5">
        <w:t>Normas  ISO</w:t>
      </w:r>
      <w:proofErr w:type="gramEnd"/>
      <w:r w:rsidRPr="004B26D5">
        <w:t xml:space="preserve">/CEN </w:t>
      </w:r>
      <w:r w:rsidR="004B26D5" w:rsidRPr="004B26D5">
        <w:t>relacionadas com segurança;</w:t>
      </w:r>
      <w:r w:rsidRPr="004B26D5">
        <w:t xml:space="preserve"> </w:t>
      </w:r>
    </w:p>
    <w:p w14:paraId="50BB7026" w14:textId="097E77F3" w:rsidR="00FC3B82" w:rsidRPr="004B26D5" w:rsidRDefault="004B26D5" w:rsidP="00FC3B82">
      <w:pPr>
        <w:pStyle w:val="PargrafodaLista"/>
        <w:numPr>
          <w:ilvl w:val="0"/>
          <w:numId w:val="10"/>
        </w:numPr>
      </w:pPr>
      <w:r w:rsidRPr="004B26D5">
        <w:t xml:space="preserve">Terminologias e </w:t>
      </w:r>
      <w:r w:rsidR="00056AF5" w:rsidRPr="004B26D5">
        <w:t>ontologias</w:t>
      </w:r>
      <w:r w:rsidRPr="004B26D5">
        <w:t xml:space="preserve"> de organizações como </w:t>
      </w:r>
      <w:proofErr w:type="gramStart"/>
      <w:r w:rsidRPr="004B26D5">
        <w:t xml:space="preserve">a </w:t>
      </w:r>
      <w:r w:rsidR="00FC3B82" w:rsidRPr="004B26D5">
        <w:t xml:space="preserve"> WHO</w:t>
      </w:r>
      <w:proofErr w:type="gramEnd"/>
      <w:r w:rsidR="00FC3B82" w:rsidRPr="004B26D5">
        <w:t xml:space="preserve"> ICD-10 &amp; ICF,</w:t>
      </w:r>
      <w:r w:rsidRPr="004B26D5">
        <w:t xml:space="preserve"> SNOMED CT,</w:t>
      </w:r>
      <w:r w:rsidR="00FC3B82" w:rsidRPr="004B26D5">
        <w:t xml:space="preserve"> LOINC, ATC, ICPC-2, NCSP, </w:t>
      </w:r>
      <w:proofErr w:type="spellStart"/>
      <w:r w:rsidR="00FC3B82" w:rsidRPr="004B26D5">
        <w:t>MeSH</w:t>
      </w:r>
      <w:proofErr w:type="spellEnd"/>
      <w:r w:rsidR="00FC3B82" w:rsidRPr="004B26D5">
        <w:t>, UCUM</w:t>
      </w:r>
      <w:r w:rsidRPr="004B26D5">
        <w:t xml:space="preserve"> e </w:t>
      </w:r>
      <w:r w:rsidR="00FC3B82" w:rsidRPr="004B26D5">
        <w:t xml:space="preserve"> CCC </w:t>
      </w:r>
      <w:r w:rsidRPr="004B26D5">
        <w:t>para enfermagem;</w:t>
      </w:r>
      <w:r w:rsidR="00FC3B82" w:rsidRPr="004B26D5">
        <w:t xml:space="preserve"> </w:t>
      </w:r>
    </w:p>
    <w:p w14:paraId="41CA3619" w14:textId="77777777" w:rsidR="00FC3B82" w:rsidRPr="004B26D5" w:rsidRDefault="00FC3B82" w:rsidP="00FC3B82">
      <w:pPr>
        <w:pStyle w:val="PargrafodaLista"/>
        <w:numPr>
          <w:ilvl w:val="0"/>
          <w:numId w:val="10"/>
        </w:numPr>
        <w:rPr>
          <w:lang w:val="en-US"/>
        </w:rPr>
      </w:pPr>
      <w:r w:rsidRPr="004B26D5">
        <w:rPr>
          <w:lang w:val="en-US"/>
        </w:rPr>
        <w:t>SNOMED CT (initial use since 2018, will be increased in future</w:t>
      </w:r>
      <w:proofErr w:type="gramStart"/>
      <w:r w:rsidRPr="004B26D5">
        <w:rPr>
          <w:lang w:val="en-US"/>
        </w:rPr>
        <w:t>);</w:t>
      </w:r>
      <w:proofErr w:type="gramEnd"/>
      <w:r w:rsidRPr="004B26D5">
        <w:rPr>
          <w:lang w:val="en-US"/>
        </w:rPr>
        <w:t xml:space="preserve"> </w:t>
      </w:r>
    </w:p>
    <w:p w14:paraId="058A4430" w14:textId="272F17A9" w:rsidR="00FC3B82" w:rsidRDefault="004B26D5" w:rsidP="00FC3B82">
      <w:pPr>
        <w:pStyle w:val="PargrafodaLista"/>
        <w:numPr>
          <w:ilvl w:val="0"/>
          <w:numId w:val="10"/>
        </w:numPr>
      </w:pPr>
      <w:r w:rsidRPr="004B26D5">
        <w:t xml:space="preserve">Outras normas ISO tais como </w:t>
      </w:r>
      <w:r w:rsidR="00FC3B82" w:rsidRPr="004B26D5">
        <w:t>10781, 17269, 16527, 13940, 14265, 18038, 20514, 21090, 27001/27799).</w:t>
      </w:r>
    </w:p>
    <w:p w14:paraId="54AB6DEF" w14:textId="77777777" w:rsidR="00B03BE5" w:rsidRPr="004B26D5" w:rsidRDefault="00B03BE5" w:rsidP="00B03BE5">
      <w:pPr>
        <w:pStyle w:val="PargrafodaLista"/>
      </w:pPr>
    </w:p>
    <w:p w14:paraId="24669684" w14:textId="6047E35D" w:rsidR="00FC3B82" w:rsidRPr="00FC3B82" w:rsidRDefault="00056AF5" w:rsidP="00FC3B82">
      <w:pPr>
        <w:rPr>
          <w:b/>
          <w:bCs/>
        </w:rPr>
      </w:pPr>
      <w:r w:rsidRPr="00FC3B82">
        <w:rPr>
          <w:b/>
          <w:bCs/>
        </w:rPr>
        <w:t>Islândia</w:t>
      </w:r>
    </w:p>
    <w:p w14:paraId="0EA91ED2" w14:textId="77777777" w:rsidR="00FC3B82" w:rsidRDefault="00FC3B82" w:rsidP="00FC3B82">
      <w:r w:rsidRPr="001662B8">
        <w:t>Os standards seguidos na Islândia são os seguintes:</w:t>
      </w:r>
      <w:r>
        <w:t xml:space="preserve"> </w:t>
      </w:r>
      <w:r>
        <w:fldChar w:fldCharType="begin"/>
      </w:r>
      <w:r>
        <w:instrText xml:space="preserve"> ADDIN ZOTERO_ITEM CSL_CITATION {"citationID":"S7iSRuwR","properties":{"formattedCitation":"(Schliemann et al., 2019)","plainCitation":"(Schliemann et al., 2019)","noteIndex":0},"citationItems":[{"id":3291,"uris":["http://zotero.org/users/local/oP8FfOzm/items/T94YTNHN"],"uri":["http://zotero.org/users/local/oP8FfOzm/items/T94YTNHN"],"itemData":{"id":3291,"type":"book","abstract":"This report summarises the discussions from a seminar held 30 and 31 August 2018 in Copenhagen on eHealth standardisation in the Nordic countries. The seminar was organised by the Nordic Council of ...","language":"eng","publisher":"Nordisk Ministerråd","source":"norden.diva-portal.org","title":"eHealth standardisation in the Nordic countries : Technical and partially semantics standardisation as a strategic means for realising national policies in eHealth","title-short":"eHealth standardisation in the Nordic countries","URL":"http://urn.kb.se/resolve?urn=urn:nbn:se:norden:org:diva-5668","author":[{"family":"Schliemann","given":"Thor"},{"family":"Danielsen","given":"Camilla"},{"family":"Virtanen","given":"Teemupekka"},{"family":"Vuokko","given":"Riikka"},{"family":"Hardardottir","given":"Gudrun Audur"},{"family":"Alsaker","given":"Magnus Andre"},{"family":"Aksnes","given":"Bjarte"},{"family":"Eklöf","given":"Niklas"},{"family":"Ericsson","given":"Erika"}],"accessed":{"date-parts":[["2021",7,23]]},"issued":{"date-parts":[["2019"]]}}}],"schema":"https://github.com/citation-style-language/schema/raw/master/csl-citation.json"} </w:instrText>
      </w:r>
      <w:r>
        <w:fldChar w:fldCharType="separate"/>
      </w:r>
      <w:r w:rsidRPr="001662B8">
        <w:rPr>
          <w:rFonts w:ascii="Calibri" w:hAnsi="Calibri" w:cs="Calibri"/>
        </w:rPr>
        <w:t>(Schliemann et al., 2019)</w:t>
      </w:r>
      <w:r>
        <w:fldChar w:fldCharType="end"/>
      </w:r>
    </w:p>
    <w:p w14:paraId="0910221A" w14:textId="77777777" w:rsidR="00FC3B82" w:rsidRPr="001662B8" w:rsidRDefault="00FC3B82" w:rsidP="00FC3B82">
      <w:pPr>
        <w:rPr>
          <w:lang w:val="en-US"/>
        </w:rPr>
      </w:pPr>
      <w:r w:rsidRPr="001662B8">
        <w:rPr>
          <w:lang w:val="en-US"/>
        </w:rPr>
        <w:t xml:space="preserve">ISO 27001 or an equivalent standard is required to protect health information within electronic health </w:t>
      </w:r>
      <w:proofErr w:type="gramStart"/>
      <w:r w:rsidRPr="001662B8">
        <w:rPr>
          <w:lang w:val="en-US"/>
        </w:rPr>
        <w:t>records;</w:t>
      </w:r>
      <w:proofErr w:type="gramEnd"/>
      <w:r w:rsidRPr="001662B8">
        <w:rPr>
          <w:lang w:val="en-US"/>
        </w:rPr>
        <w:t xml:space="preserve"> </w:t>
      </w:r>
    </w:p>
    <w:p w14:paraId="4AF901AE" w14:textId="289567D1" w:rsidR="00FC3B82" w:rsidRPr="004B26D5" w:rsidRDefault="00FC3B82" w:rsidP="004B26D5">
      <w:pPr>
        <w:pStyle w:val="PargrafodaLista"/>
        <w:numPr>
          <w:ilvl w:val="0"/>
          <w:numId w:val="10"/>
        </w:numPr>
        <w:jc w:val="both"/>
      </w:pPr>
      <w:r w:rsidRPr="004B26D5">
        <w:t xml:space="preserve">HL7 v3 </w:t>
      </w:r>
      <w:r w:rsidR="004B26D5" w:rsidRPr="004B26D5">
        <w:t>e</w:t>
      </w:r>
      <w:r w:rsidRPr="004B26D5">
        <w:t xml:space="preserve"> FS ENV 13607:2000 </w:t>
      </w:r>
      <w:r w:rsidR="004B26D5" w:rsidRPr="004B26D5">
        <w:t xml:space="preserve">para </w:t>
      </w:r>
      <w:proofErr w:type="spellStart"/>
      <w:r w:rsidR="004B26D5" w:rsidRPr="004B26D5">
        <w:t>transacções</w:t>
      </w:r>
      <w:proofErr w:type="spellEnd"/>
      <w:r w:rsidR="004B26D5" w:rsidRPr="004B26D5">
        <w:t xml:space="preserve"> e prescrição </w:t>
      </w:r>
      <w:proofErr w:type="spellStart"/>
      <w:r w:rsidR="004B26D5" w:rsidRPr="004B26D5">
        <w:t>electrónica</w:t>
      </w:r>
      <w:proofErr w:type="spellEnd"/>
      <w:r w:rsidR="004B26D5" w:rsidRPr="004B26D5">
        <w:t>;</w:t>
      </w:r>
      <w:r w:rsidRPr="004B26D5">
        <w:t xml:space="preserve"> </w:t>
      </w:r>
    </w:p>
    <w:p w14:paraId="4DC25FEE" w14:textId="4C6809C6" w:rsidR="00FC3B82" w:rsidRPr="004B26D5" w:rsidRDefault="00FC3B82" w:rsidP="004B26D5">
      <w:pPr>
        <w:pStyle w:val="PargrafodaLista"/>
        <w:numPr>
          <w:ilvl w:val="0"/>
          <w:numId w:val="10"/>
        </w:numPr>
        <w:jc w:val="both"/>
        <w:rPr>
          <w:lang w:val="en-US"/>
        </w:rPr>
      </w:pPr>
      <w:r w:rsidRPr="004B26D5">
        <w:rPr>
          <w:i/>
          <w:iCs/>
          <w:lang w:val="en-US"/>
        </w:rPr>
        <w:t>The International Classification of Diseases</w:t>
      </w:r>
      <w:r w:rsidRPr="004B26D5">
        <w:rPr>
          <w:lang w:val="en-US"/>
        </w:rPr>
        <w:t xml:space="preserve"> </w:t>
      </w:r>
      <w:r w:rsidR="004B26D5">
        <w:rPr>
          <w:lang w:val="en-US"/>
        </w:rPr>
        <w:t>(</w:t>
      </w:r>
      <w:r w:rsidRPr="004B26D5">
        <w:rPr>
          <w:lang w:val="en-US"/>
        </w:rPr>
        <w:t>ICD-10</w:t>
      </w:r>
      <w:proofErr w:type="gramStart"/>
      <w:r w:rsidR="004B26D5">
        <w:rPr>
          <w:lang w:val="en-US"/>
        </w:rPr>
        <w:t>)</w:t>
      </w:r>
      <w:r w:rsidRPr="004B26D5">
        <w:rPr>
          <w:lang w:val="en-US"/>
        </w:rPr>
        <w:t>;</w:t>
      </w:r>
      <w:proofErr w:type="gramEnd"/>
      <w:r w:rsidRPr="004B26D5">
        <w:rPr>
          <w:lang w:val="en-US"/>
        </w:rPr>
        <w:t xml:space="preserve"> </w:t>
      </w:r>
    </w:p>
    <w:p w14:paraId="34E700A2" w14:textId="3D345689" w:rsidR="00FC3B82" w:rsidRPr="004B26D5" w:rsidRDefault="00FC3B82" w:rsidP="004B26D5">
      <w:pPr>
        <w:pStyle w:val="PargrafodaLista"/>
        <w:numPr>
          <w:ilvl w:val="0"/>
          <w:numId w:val="10"/>
        </w:numPr>
        <w:jc w:val="both"/>
        <w:rPr>
          <w:lang w:val="en-US"/>
        </w:rPr>
      </w:pPr>
      <w:r w:rsidRPr="004B26D5">
        <w:rPr>
          <w:i/>
          <w:iCs/>
          <w:lang w:val="en-US"/>
        </w:rPr>
        <w:t xml:space="preserve">The </w:t>
      </w:r>
      <w:proofErr w:type="spellStart"/>
      <w:r w:rsidRPr="004B26D5">
        <w:rPr>
          <w:i/>
          <w:iCs/>
          <w:lang w:val="en-US"/>
        </w:rPr>
        <w:t>Nomesco</w:t>
      </w:r>
      <w:proofErr w:type="spellEnd"/>
      <w:r w:rsidRPr="004B26D5">
        <w:rPr>
          <w:i/>
          <w:iCs/>
          <w:lang w:val="en-US"/>
        </w:rPr>
        <w:t xml:space="preserve"> Classification of Surgical </w:t>
      </w:r>
      <w:proofErr w:type="spellStart"/>
      <w:proofErr w:type="gramStart"/>
      <w:r w:rsidRPr="004B26D5">
        <w:rPr>
          <w:i/>
          <w:iCs/>
          <w:lang w:val="en-US"/>
        </w:rPr>
        <w:t>Precedures</w:t>
      </w:r>
      <w:proofErr w:type="spellEnd"/>
      <w:r w:rsidRPr="004B26D5">
        <w:rPr>
          <w:lang w:val="en-US"/>
        </w:rPr>
        <w:t xml:space="preserve">  </w:t>
      </w:r>
      <w:r w:rsidR="004B26D5" w:rsidRPr="004B26D5">
        <w:rPr>
          <w:lang w:val="en-US"/>
        </w:rPr>
        <w:t>(</w:t>
      </w:r>
      <w:proofErr w:type="gramEnd"/>
      <w:r w:rsidRPr="004B26D5">
        <w:rPr>
          <w:lang w:val="en-US"/>
        </w:rPr>
        <w:t>NCSP</w:t>
      </w:r>
      <w:r w:rsidR="004B26D5" w:rsidRPr="004B26D5">
        <w:rPr>
          <w:lang w:val="en-US"/>
        </w:rPr>
        <w:t>)</w:t>
      </w:r>
      <w:r w:rsidRPr="004B26D5">
        <w:rPr>
          <w:lang w:val="en-US"/>
        </w:rPr>
        <w:t xml:space="preserve">; </w:t>
      </w:r>
    </w:p>
    <w:p w14:paraId="1D101228" w14:textId="0B553257" w:rsidR="00FC3B82" w:rsidRPr="004B26D5" w:rsidRDefault="00FC3B82" w:rsidP="004B26D5">
      <w:pPr>
        <w:pStyle w:val="PargrafodaLista"/>
        <w:numPr>
          <w:ilvl w:val="0"/>
          <w:numId w:val="10"/>
        </w:numPr>
        <w:jc w:val="both"/>
        <w:rPr>
          <w:lang w:val="en-US"/>
        </w:rPr>
      </w:pPr>
      <w:r w:rsidRPr="004B26D5">
        <w:rPr>
          <w:i/>
          <w:iCs/>
          <w:lang w:val="en-US"/>
        </w:rPr>
        <w:t>The International Classification for Nursing Practice</w:t>
      </w:r>
      <w:r w:rsidR="004B26D5" w:rsidRPr="004B26D5">
        <w:rPr>
          <w:lang w:val="en-US"/>
        </w:rPr>
        <w:t xml:space="preserve"> </w:t>
      </w:r>
      <w:proofErr w:type="gramStart"/>
      <w:r w:rsidR="004B26D5" w:rsidRPr="004B26D5">
        <w:rPr>
          <w:lang w:val="en-US"/>
        </w:rPr>
        <w:t>(</w:t>
      </w:r>
      <w:r w:rsidRPr="004B26D5">
        <w:rPr>
          <w:lang w:val="en-US"/>
        </w:rPr>
        <w:t xml:space="preserve"> ICNP</w:t>
      </w:r>
      <w:proofErr w:type="gramEnd"/>
      <w:r w:rsidR="004B26D5" w:rsidRPr="004B26D5">
        <w:rPr>
          <w:lang w:val="en-US"/>
        </w:rPr>
        <w:t>)</w:t>
      </w:r>
      <w:r w:rsidRPr="004B26D5">
        <w:rPr>
          <w:lang w:val="en-US"/>
        </w:rPr>
        <w:t xml:space="preserve"> </w:t>
      </w:r>
    </w:p>
    <w:p w14:paraId="0C955111" w14:textId="7FE5B233" w:rsidR="00FC3B82" w:rsidRPr="004B26D5" w:rsidRDefault="00FC3B82" w:rsidP="004B26D5">
      <w:pPr>
        <w:pStyle w:val="PargrafodaLista"/>
        <w:numPr>
          <w:ilvl w:val="0"/>
          <w:numId w:val="10"/>
        </w:numPr>
        <w:jc w:val="both"/>
        <w:rPr>
          <w:lang w:val="en-US"/>
        </w:rPr>
      </w:pPr>
      <w:r w:rsidRPr="004B26D5">
        <w:rPr>
          <w:i/>
          <w:iCs/>
          <w:lang w:val="en-US"/>
        </w:rPr>
        <w:t>The Anatomical Therapeutic Chemical Classification System</w:t>
      </w:r>
      <w:r w:rsidRPr="004B26D5">
        <w:rPr>
          <w:lang w:val="en-US"/>
        </w:rPr>
        <w:t xml:space="preserve"> </w:t>
      </w:r>
      <w:r w:rsidR="004B26D5" w:rsidRPr="004B26D5">
        <w:rPr>
          <w:lang w:val="en-US"/>
        </w:rPr>
        <w:t>(</w:t>
      </w:r>
      <w:r w:rsidRPr="004B26D5">
        <w:rPr>
          <w:lang w:val="en-US"/>
        </w:rPr>
        <w:t>ATC</w:t>
      </w:r>
      <w:proofErr w:type="gramStart"/>
      <w:r w:rsidR="004B26D5" w:rsidRPr="004B26D5">
        <w:rPr>
          <w:lang w:val="en-US"/>
        </w:rPr>
        <w:t>)</w:t>
      </w:r>
      <w:r w:rsidRPr="004B26D5">
        <w:rPr>
          <w:lang w:val="en-US"/>
        </w:rPr>
        <w:t xml:space="preserve"> </w:t>
      </w:r>
      <w:r w:rsidR="004B26D5" w:rsidRPr="004B26D5">
        <w:rPr>
          <w:lang w:val="en-US"/>
        </w:rPr>
        <w:t>;</w:t>
      </w:r>
      <w:proofErr w:type="gramEnd"/>
    </w:p>
    <w:p w14:paraId="5753A60F" w14:textId="533D007C" w:rsidR="00FC3B82" w:rsidRPr="004B26D5" w:rsidRDefault="00FC3B82" w:rsidP="004B26D5">
      <w:pPr>
        <w:pStyle w:val="PargrafodaLista"/>
        <w:numPr>
          <w:ilvl w:val="0"/>
          <w:numId w:val="10"/>
        </w:numPr>
        <w:jc w:val="both"/>
        <w:rPr>
          <w:lang w:val="en-US"/>
        </w:rPr>
      </w:pPr>
      <w:r w:rsidRPr="004B26D5">
        <w:rPr>
          <w:i/>
          <w:iCs/>
          <w:lang w:val="en-US"/>
        </w:rPr>
        <w:t>The International Classification of Primary Care, Second edition</w:t>
      </w:r>
      <w:r w:rsidR="004B26D5" w:rsidRPr="004B26D5">
        <w:rPr>
          <w:lang w:val="en-US"/>
        </w:rPr>
        <w:t xml:space="preserve"> </w:t>
      </w:r>
      <w:proofErr w:type="gramStart"/>
      <w:r w:rsidR="004B26D5" w:rsidRPr="004B26D5">
        <w:rPr>
          <w:lang w:val="en-US"/>
        </w:rPr>
        <w:t>(</w:t>
      </w:r>
      <w:r w:rsidRPr="004B26D5">
        <w:rPr>
          <w:lang w:val="en-US"/>
        </w:rPr>
        <w:t xml:space="preserve"> ICPC</w:t>
      </w:r>
      <w:proofErr w:type="gramEnd"/>
      <w:r w:rsidRPr="004B26D5">
        <w:rPr>
          <w:lang w:val="en-US"/>
        </w:rPr>
        <w:t>-2</w:t>
      </w:r>
      <w:r w:rsidR="004B26D5" w:rsidRPr="004B26D5">
        <w:rPr>
          <w:lang w:val="en-US"/>
        </w:rPr>
        <w:t>)</w:t>
      </w:r>
      <w:r w:rsidRPr="004B26D5">
        <w:rPr>
          <w:lang w:val="en-US"/>
        </w:rPr>
        <w:t xml:space="preserve">; </w:t>
      </w:r>
    </w:p>
    <w:p w14:paraId="3F165FB9" w14:textId="59CFE746" w:rsidR="00FC3B82" w:rsidRPr="004B26D5" w:rsidRDefault="00FC3B82" w:rsidP="004B26D5">
      <w:pPr>
        <w:pStyle w:val="PargrafodaLista"/>
        <w:numPr>
          <w:ilvl w:val="0"/>
          <w:numId w:val="10"/>
        </w:numPr>
        <w:jc w:val="both"/>
        <w:rPr>
          <w:lang w:val="en-US"/>
        </w:rPr>
      </w:pPr>
      <w:r w:rsidRPr="004B26D5">
        <w:rPr>
          <w:lang w:val="en-US"/>
        </w:rPr>
        <w:t>SNOMED-</w:t>
      </w:r>
      <w:proofErr w:type="gramStart"/>
      <w:r w:rsidRPr="004B26D5">
        <w:rPr>
          <w:lang w:val="en-US"/>
        </w:rPr>
        <w:t>CT</w:t>
      </w:r>
      <w:r w:rsidR="004B26D5" w:rsidRPr="004B26D5">
        <w:rPr>
          <w:lang w:val="en-US"/>
        </w:rPr>
        <w:t>;</w:t>
      </w:r>
      <w:proofErr w:type="gramEnd"/>
    </w:p>
    <w:p w14:paraId="5863009E" w14:textId="775FF964" w:rsidR="00FC3B82" w:rsidRPr="004B26D5" w:rsidRDefault="00FC3B82" w:rsidP="004B26D5">
      <w:pPr>
        <w:pStyle w:val="PargrafodaLista"/>
        <w:numPr>
          <w:ilvl w:val="0"/>
          <w:numId w:val="10"/>
        </w:numPr>
        <w:jc w:val="both"/>
        <w:rPr>
          <w:lang w:val="en-US"/>
        </w:rPr>
      </w:pPr>
      <w:r w:rsidRPr="004B26D5">
        <w:rPr>
          <w:i/>
          <w:iCs/>
          <w:lang w:val="en-US"/>
        </w:rPr>
        <w:t>The Digital Imaging and Communications in Medicine</w:t>
      </w:r>
      <w:r w:rsidRPr="004B26D5">
        <w:rPr>
          <w:lang w:val="en-US"/>
        </w:rPr>
        <w:t xml:space="preserve"> </w:t>
      </w:r>
      <w:r w:rsidR="004B26D5" w:rsidRPr="004B26D5">
        <w:rPr>
          <w:lang w:val="en-US"/>
        </w:rPr>
        <w:t>(</w:t>
      </w:r>
      <w:r w:rsidRPr="004B26D5">
        <w:rPr>
          <w:lang w:val="en-US"/>
        </w:rPr>
        <w:t>DICOM</w:t>
      </w:r>
      <w:proofErr w:type="gramStart"/>
      <w:r w:rsidR="004B26D5" w:rsidRPr="004B26D5">
        <w:rPr>
          <w:lang w:val="en-US"/>
        </w:rPr>
        <w:t>);</w:t>
      </w:r>
      <w:proofErr w:type="gramEnd"/>
    </w:p>
    <w:p w14:paraId="5F316B91" w14:textId="2DEB53F4" w:rsidR="00FC3B82" w:rsidRPr="00006DAD" w:rsidRDefault="004B26D5" w:rsidP="004B26D5">
      <w:pPr>
        <w:pStyle w:val="PargrafodaLista"/>
        <w:numPr>
          <w:ilvl w:val="0"/>
          <w:numId w:val="10"/>
        </w:numPr>
        <w:jc w:val="both"/>
      </w:pPr>
      <w:r w:rsidRPr="00006DAD">
        <w:t>Existem ainda normas e standards nacionais.</w:t>
      </w:r>
    </w:p>
    <w:p w14:paraId="05F86FD9" w14:textId="77777777" w:rsidR="00FC3B82" w:rsidRPr="00006DAD" w:rsidRDefault="00FC3B82" w:rsidP="00FC3B82">
      <w:pPr>
        <w:rPr>
          <w:i/>
          <w:iCs/>
        </w:rPr>
      </w:pPr>
    </w:p>
    <w:p w14:paraId="26E786F7" w14:textId="77777777" w:rsidR="00FC3B82" w:rsidRPr="004B26D5" w:rsidRDefault="00FC3B82" w:rsidP="00FC3B82">
      <w:pPr>
        <w:rPr>
          <w:b/>
          <w:bCs/>
        </w:rPr>
      </w:pPr>
      <w:r w:rsidRPr="004B26D5">
        <w:rPr>
          <w:b/>
          <w:bCs/>
        </w:rPr>
        <w:t>Reino Unido</w:t>
      </w:r>
    </w:p>
    <w:p w14:paraId="1B316EE0" w14:textId="4F08CD70" w:rsidR="00FC3B82" w:rsidRPr="00E34AE3" w:rsidRDefault="00FC3B82" w:rsidP="00FC3B82">
      <w:r w:rsidRPr="00E34AE3">
        <w:t>O Reino U</w:t>
      </w:r>
      <w:r>
        <w:t xml:space="preserve">nido tomou a opção de </w:t>
      </w:r>
      <w:r w:rsidR="00056AF5">
        <w:t>desenvolver uma plataforma de</w:t>
      </w:r>
      <w:r>
        <w:t xml:space="preserve"> interoperabilidade denominada NHS Digital</w:t>
      </w:r>
      <w:r w:rsidR="004B26D5">
        <w:t xml:space="preserve"> </w:t>
      </w:r>
      <w:r w:rsidR="004B26D5">
        <w:fldChar w:fldCharType="begin"/>
      </w:r>
      <w:r w:rsidR="004B26D5">
        <w:instrText xml:space="preserve"> ADDIN ZOTERO_ITEM CSL_CITATION {"citationID":"P4Rup7A0","properties":{"formattedCitation":"({\\i{}Fast Healthcare Interoperability Resources}, n.d.)","plainCitation":"(Fast Healthcare Interoperability Resources, n.d.)","noteIndex":0},"citationItems":[{"id":3311,"uris":["http://zotero.org/users/local/oP8FfOzm/items/6DTQBGUR"],"uri":["http://zotero.org/users/local/oP8FfOzm/items/6DTQBGUR"],"itemData":{"id":3311,"type":"webpage","abstract":"Fast Healthcare Interoperability Resources (FHIR) is a global standard for passing healthcare data, and is the industry standard for passing this data between systems.","container-title":"NHS Digital","language":"en","title":"Fast Healthcare Interoperability Resources","URL":"https://digital.nhs.uk/services/fhir-apis","accessed":{"date-parts":[["2021",7,28]]}}}],"schema":"https://github.com/citation-style-language/schema/raw/master/csl-citation.json"} </w:instrText>
      </w:r>
      <w:r w:rsidR="004B26D5">
        <w:fldChar w:fldCharType="separate"/>
      </w:r>
      <w:r w:rsidR="004B26D5" w:rsidRPr="004B26D5">
        <w:rPr>
          <w:rFonts w:ascii="Calibri" w:hAnsi="Calibri" w:cs="Calibri"/>
          <w:szCs w:val="24"/>
        </w:rPr>
        <w:t>(</w:t>
      </w:r>
      <w:r w:rsidR="004B26D5" w:rsidRPr="004B26D5">
        <w:rPr>
          <w:rFonts w:ascii="Calibri" w:hAnsi="Calibri" w:cs="Calibri"/>
          <w:i/>
          <w:iCs/>
          <w:szCs w:val="24"/>
        </w:rPr>
        <w:t>Fast Healthcare Interoperability Resources</w:t>
      </w:r>
      <w:r w:rsidR="004B26D5" w:rsidRPr="004B26D5">
        <w:rPr>
          <w:rFonts w:ascii="Calibri" w:hAnsi="Calibri" w:cs="Calibri"/>
          <w:szCs w:val="24"/>
        </w:rPr>
        <w:t>, n.d.)</w:t>
      </w:r>
      <w:r w:rsidR="004B26D5">
        <w:fldChar w:fldCharType="end"/>
      </w:r>
      <w:r>
        <w:t>.</w:t>
      </w:r>
    </w:p>
    <w:p w14:paraId="5277433E" w14:textId="5A07E92A" w:rsidR="00FC3B82" w:rsidRPr="00E34AE3" w:rsidRDefault="00FC3B82" w:rsidP="00FC3B82">
      <w:pPr>
        <w:jc w:val="both"/>
      </w:pPr>
      <w:r>
        <w:lastRenderedPageBreak/>
        <w:t xml:space="preserve">Esta plataforma permite monitorizar dados de saúde através de </w:t>
      </w:r>
      <w:proofErr w:type="spellStart"/>
      <w:r>
        <w:t>dashboards</w:t>
      </w:r>
      <w:proofErr w:type="spellEnd"/>
      <w:r>
        <w:t xml:space="preserve">, implementar serviços de integração de </w:t>
      </w:r>
      <w:r w:rsidR="00056AF5">
        <w:t>dados,</w:t>
      </w:r>
      <w:r>
        <w:t xml:space="preserve"> disponibilizar </w:t>
      </w:r>
      <w:proofErr w:type="spellStart"/>
      <w:r>
        <w:t>datasets</w:t>
      </w:r>
      <w:proofErr w:type="spellEnd"/>
      <w:r>
        <w:t xml:space="preserve"> de dados de saúde para investigação e integrar com qualquer software de saúde através de uma </w:t>
      </w:r>
      <w:proofErr w:type="spellStart"/>
      <w:r w:rsidRPr="00E34AE3">
        <w:rPr>
          <w:i/>
          <w:iCs/>
        </w:rPr>
        <w:t>Aplication</w:t>
      </w:r>
      <w:proofErr w:type="spellEnd"/>
      <w:r w:rsidRPr="00E34AE3">
        <w:rPr>
          <w:i/>
          <w:iCs/>
        </w:rPr>
        <w:t xml:space="preserve"> </w:t>
      </w:r>
      <w:proofErr w:type="spellStart"/>
      <w:r w:rsidRPr="00E34AE3">
        <w:rPr>
          <w:i/>
          <w:iCs/>
        </w:rPr>
        <w:t>Program</w:t>
      </w:r>
      <w:proofErr w:type="spellEnd"/>
      <w:r w:rsidRPr="00E34AE3">
        <w:rPr>
          <w:i/>
          <w:iCs/>
        </w:rPr>
        <w:t xml:space="preserve"> Interface</w:t>
      </w:r>
      <w:r>
        <w:t xml:space="preserve"> (API).</w:t>
      </w:r>
    </w:p>
    <w:p w14:paraId="445B8062" w14:textId="77777777" w:rsidR="00FC3B82" w:rsidRDefault="00FC3B82" w:rsidP="00FC3B82">
      <w:pPr>
        <w:jc w:val="both"/>
      </w:pPr>
      <w:r w:rsidRPr="008E37D7">
        <w:t>Para viabilizar o desenvolvimento d</w:t>
      </w:r>
      <w:r>
        <w:t xml:space="preserve">e novas aplicações e integração com as existentes, o NHS disponibilizou uma biblioteca de serviços denominada </w:t>
      </w:r>
      <w:proofErr w:type="spellStart"/>
      <w:r w:rsidRPr="00295782">
        <w:rPr>
          <w:i/>
          <w:iCs/>
        </w:rPr>
        <w:t>Interoperability</w:t>
      </w:r>
      <w:proofErr w:type="spellEnd"/>
      <w:r w:rsidRPr="00295782">
        <w:rPr>
          <w:i/>
          <w:iCs/>
        </w:rPr>
        <w:t xml:space="preserve"> </w:t>
      </w:r>
      <w:proofErr w:type="spellStart"/>
      <w:r w:rsidRPr="00295782">
        <w:rPr>
          <w:i/>
          <w:iCs/>
        </w:rPr>
        <w:t>Toolkit</w:t>
      </w:r>
      <w:proofErr w:type="spellEnd"/>
      <w:r w:rsidRPr="00295782">
        <w:rPr>
          <w:i/>
          <w:iCs/>
        </w:rPr>
        <w:t xml:space="preserve"> (ITK).</w:t>
      </w:r>
    </w:p>
    <w:p w14:paraId="055907CC" w14:textId="469F08EA" w:rsidR="00FC3B82" w:rsidRDefault="00FC3B82" w:rsidP="00FC3B82">
      <w:pPr>
        <w:jc w:val="both"/>
      </w:pPr>
      <w:r w:rsidRPr="00295782">
        <w:t>Nem todos os dados s</w:t>
      </w:r>
      <w:r>
        <w:t xml:space="preserve">ão partilhados por esta infraestrutura. </w:t>
      </w:r>
      <w:r w:rsidRPr="00295782">
        <w:t>A no</w:t>
      </w:r>
      <w:r w:rsidR="00B620BC">
        <w:t>r</w:t>
      </w:r>
      <w:r w:rsidRPr="00295782">
        <w:t xml:space="preserve">ma </w:t>
      </w:r>
      <w:r w:rsidR="00B620BC" w:rsidRPr="00295782">
        <w:t>adotada</w:t>
      </w:r>
      <w:r w:rsidRPr="00295782">
        <w:t xml:space="preserve"> foi a</w:t>
      </w:r>
      <w:r>
        <w:t xml:space="preserve"> Fast </w:t>
      </w:r>
      <w:proofErr w:type="spellStart"/>
      <w:r>
        <w:t>Healthcare</w:t>
      </w:r>
      <w:proofErr w:type="spellEnd"/>
      <w:r>
        <w:t xml:space="preserve"> </w:t>
      </w:r>
      <w:proofErr w:type="spellStart"/>
      <w:r>
        <w:t>Interoprability</w:t>
      </w:r>
      <w:proofErr w:type="spellEnd"/>
      <w:r>
        <w:t xml:space="preserve"> (FHIR) da HL7.</w:t>
      </w:r>
    </w:p>
    <w:p w14:paraId="438CC891" w14:textId="27A9A827" w:rsidR="00FC3B82" w:rsidRDefault="00FC3B82" w:rsidP="00FC3B82">
      <w:pPr>
        <w:jc w:val="both"/>
      </w:pPr>
      <w:r>
        <w:t xml:space="preserve">A FHIR é um standard internacional para partilha de dados de saúde entre sistemas de </w:t>
      </w:r>
      <w:r w:rsidR="00056AF5">
        <w:t>informação,</w:t>
      </w:r>
      <w:r>
        <w:t xml:space="preserve"> é de utilização livre, aberta e desenhada para uma implementação rápida.</w:t>
      </w:r>
    </w:p>
    <w:p w14:paraId="0AF74A01" w14:textId="6485B364" w:rsidR="00FC3B82" w:rsidRDefault="00FC3B82" w:rsidP="00FC3B82">
      <w:pPr>
        <w:jc w:val="both"/>
      </w:pPr>
      <w:r>
        <w:t xml:space="preserve">Os dados da </w:t>
      </w:r>
      <w:r w:rsidR="00B620BC">
        <w:t>arquitetura</w:t>
      </w:r>
      <w:r>
        <w:t xml:space="preserve"> do NHS estão distribuídos pelos vários hospitais. Assim foi desenvolvido o </w:t>
      </w:r>
      <w:proofErr w:type="spellStart"/>
      <w:r w:rsidRPr="00A04CB1">
        <w:t>National</w:t>
      </w:r>
      <w:proofErr w:type="spellEnd"/>
      <w:r w:rsidRPr="00A04CB1">
        <w:t xml:space="preserve"> Record </w:t>
      </w:r>
      <w:proofErr w:type="spellStart"/>
      <w:r w:rsidRPr="00A04CB1">
        <w:t>Locator</w:t>
      </w:r>
      <w:proofErr w:type="spellEnd"/>
      <w:r>
        <w:t xml:space="preserve"> (NRL)</w:t>
      </w:r>
      <w:r w:rsidR="00B620BC">
        <w:t xml:space="preserve"> </w:t>
      </w:r>
      <w:r w:rsidR="00B620BC">
        <w:fldChar w:fldCharType="begin"/>
      </w:r>
      <w:r w:rsidR="00B620BC">
        <w:instrText xml:space="preserve"> ADDIN ZOTERO_ITEM CSL_CITATION {"citationID":"MVztpJqJ","properties":{"formattedCitation":"(\\uc0\\u8216{}Introduction to the National Record Locator\\uc0\\u8217{}, n.d.)","plainCitation":"(‘Introduction to the National Record Locator’, n.d.)","noteIndex":0},"citationItems":[{"id":3313,"uris":["http://zotero.org/users/local/oP8FfOzm/items/HS97MGPG"],"uri":["http://zotero.org/users/local/oP8FfOzm/items/HS97MGPG"],"itemData":{"id":3313,"type":"post-weblog","abstract":"The Care Connect RESTful APIs support the delivery of care by opening information and data held across different clinical care settings through the use of nationally defined INTEROPen FHIR® resources.","container-title":"FHIR-NRLS-API","language":"en","title":"Introduction to the National Record Locator","URL":"https://developer.nhs.uk/apis/nrl/","accessed":{"date-parts":[["2021",7,28]]}}}],"schema":"https://github.com/citation-style-language/schema/raw/master/csl-citation.json"} </w:instrText>
      </w:r>
      <w:r w:rsidR="00B620BC">
        <w:fldChar w:fldCharType="separate"/>
      </w:r>
      <w:r w:rsidR="00B620BC" w:rsidRPr="00B620BC">
        <w:rPr>
          <w:rFonts w:ascii="Calibri" w:hAnsi="Calibri" w:cs="Calibri"/>
          <w:szCs w:val="24"/>
        </w:rPr>
        <w:t>(‘Introduction to the National Record Locator’, n.d.)</w:t>
      </w:r>
      <w:r w:rsidR="00B620BC">
        <w:fldChar w:fldCharType="end"/>
      </w:r>
      <w:r>
        <w:t>.</w:t>
      </w:r>
    </w:p>
    <w:p w14:paraId="4BDECE59" w14:textId="77777777" w:rsidR="00FC3B82" w:rsidRDefault="00FC3B82" w:rsidP="00FC3B82">
      <w:pPr>
        <w:jc w:val="both"/>
      </w:pPr>
      <w:r>
        <w:t>As funções do NRL são as seguintes:</w:t>
      </w:r>
    </w:p>
    <w:p w14:paraId="3D9EF8D6" w14:textId="77777777" w:rsidR="00FC3B82" w:rsidRPr="00A04CB1" w:rsidRDefault="00FC3B82" w:rsidP="00FC3B82">
      <w:pPr>
        <w:pStyle w:val="PargrafodaLista"/>
        <w:numPr>
          <w:ilvl w:val="0"/>
          <w:numId w:val="11"/>
        </w:numPr>
        <w:shd w:val="clear" w:color="auto" w:fill="FFFFFF"/>
        <w:spacing w:before="150" w:after="150" w:line="240" w:lineRule="auto"/>
        <w:textAlignment w:val="baseline"/>
        <w:rPr>
          <w:rFonts w:ascii="inherit" w:eastAsia="Times New Roman" w:hAnsi="inherit" w:cs="Helvetica"/>
          <w:color w:val="000000"/>
          <w:sz w:val="23"/>
          <w:szCs w:val="23"/>
          <w:lang w:eastAsia="pt-PT"/>
        </w:rPr>
      </w:pPr>
      <w:r w:rsidRPr="00A04CB1">
        <w:rPr>
          <w:rFonts w:ascii="inherit" w:eastAsia="Times New Roman" w:hAnsi="inherit" w:cs="Helvetica"/>
          <w:color w:val="000000"/>
          <w:sz w:val="23"/>
          <w:szCs w:val="23"/>
          <w:lang w:eastAsia="pt-PT"/>
        </w:rPr>
        <w:t>Identificar o prestador de cuidados de saúde</w:t>
      </w:r>
      <w:r>
        <w:rPr>
          <w:rFonts w:ascii="inherit" w:eastAsia="Times New Roman" w:hAnsi="inherit" w:cs="Helvetica"/>
          <w:color w:val="000000"/>
          <w:sz w:val="23"/>
          <w:szCs w:val="23"/>
          <w:lang w:eastAsia="pt-PT"/>
        </w:rPr>
        <w:t>.</w:t>
      </w:r>
    </w:p>
    <w:p w14:paraId="16BCEEAE" w14:textId="77777777" w:rsidR="00FC3B82" w:rsidRPr="00A04CB1" w:rsidRDefault="00FC3B82" w:rsidP="00FC3B82">
      <w:pPr>
        <w:pStyle w:val="PargrafodaLista"/>
        <w:numPr>
          <w:ilvl w:val="0"/>
          <w:numId w:val="11"/>
        </w:numPr>
        <w:shd w:val="clear" w:color="auto" w:fill="FFFFFF"/>
        <w:spacing w:before="150" w:after="150" w:line="240" w:lineRule="auto"/>
        <w:textAlignment w:val="baseline"/>
        <w:rPr>
          <w:rFonts w:ascii="inherit" w:eastAsia="Times New Roman" w:hAnsi="inherit" w:cs="Helvetica"/>
          <w:color w:val="000000"/>
          <w:sz w:val="23"/>
          <w:szCs w:val="23"/>
          <w:lang w:eastAsia="pt-PT"/>
        </w:rPr>
      </w:pPr>
      <w:r w:rsidRPr="00A04CB1">
        <w:rPr>
          <w:rFonts w:ascii="inherit" w:eastAsia="Times New Roman" w:hAnsi="inherit" w:cs="Helvetica"/>
          <w:color w:val="000000"/>
          <w:sz w:val="23"/>
          <w:szCs w:val="23"/>
          <w:lang w:eastAsia="pt-PT"/>
        </w:rPr>
        <w:t>Receber ou extrair informação no formato definido e comunicar com o prestador ou sistema de outro hospital ou instituição.</w:t>
      </w:r>
    </w:p>
    <w:p w14:paraId="691D40E1" w14:textId="77777777" w:rsidR="00FC3B82" w:rsidRPr="00A04CB1" w:rsidRDefault="00FC3B82" w:rsidP="00FC3B82">
      <w:pPr>
        <w:pStyle w:val="PargrafodaLista"/>
        <w:numPr>
          <w:ilvl w:val="0"/>
          <w:numId w:val="11"/>
        </w:numPr>
        <w:shd w:val="clear" w:color="auto" w:fill="FFFFFF"/>
        <w:spacing w:before="150" w:after="150" w:line="240" w:lineRule="auto"/>
        <w:textAlignment w:val="baseline"/>
        <w:rPr>
          <w:rFonts w:ascii="inherit" w:eastAsia="Times New Roman" w:hAnsi="inherit" w:cs="Helvetica"/>
          <w:color w:val="000000"/>
          <w:sz w:val="23"/>
          <w:szCs w:val="23"/>
          <w:lang w:eastAsia="pt-PT"/>
        </w:rPr>
      </w:pPr>
      <w:r w:rsidRPr="00A04CB1">
        <w:rPr>
          <w:rFonts w:ascii="inherit" w:eastAsia="Times New Roman" w:hAnsi="inherit" w:cs="Helvetica"/>
          <w:color w:val="000000"/>
          <w:sz w:val="23"/>
          <w:szCs w:val="23"/>
          <w:lang w:eastAsia="pt-PT"/>
        </w:rPr>
        <w:t>Validar identidades e controlar acessos</w:t>
      </w:r>
      <w:r>
        <w:rPr>
          <w:rFonts w:ascii="inherit" w:eastAsia="Times New Roman" w:hAnsi="inherit" w:cs="Helvetica"/>
          <w:color w:val="000000"/>
          <w:sz w:val="23"/>
          <w:szCs w:val="23"/>
          <w:lang w:eastAsia="pt-PT"/>
        </w:rPr>
        <w:t>.</w:t>
      </w:r>
    </w:p>
    <w:p w14:paraId="224EF65F" w14:textId="77777777" w:rsidR="00FC3B82" w:rsidRDefault="00FC3B82" w:rsidP="00FC3B82">
      <w:pPr>
        <w:jc w:val="both"/>
      </w:pPr>
      <w:r>
        <w:t>O NRL interage com os fornecedores de dados da seguinte forma:</w:t>
      </w:r>
    </w:p>
    <w:p w14:paraId="4A4E4CF0" w14:textId="77777777" w:rsidR="00FC3B82" w:rsidRDefault="00FC3B82" w:rsidP="00FC3B82">
      <w:pPr>
        <w:jc w:val="both"/>
      </w:pPr>
      <w:r>
        <w:t>Os prestadores criam e gerem apontadores do NRL para os dados que estão a ser partilhados, aonde se encontram e quais os tipos de autenticação necessários.</w:t>
      </w:r>
    </w:p>
    <w:p w14:paraId="38EA7665" w14:textId="77777777" w:rsidR="00FC3B82" w:rsidRDefault="00FC3B82" w:rsidP="00FC3B82">
      <w:pPr>
        <w:jc w:val="both"/>
      </w:pPr>
    </w:p>
    <w:p w14:paraId="15CCC70D" w14:textId="77777777" w:rsidR="00FC3B82" w:rsidRPr="00A04CB1" w:rsidRDefault="00FC3B82" w:rsidP="00FC3B82">
      <w:pPr>
        <w:jc w:val="center"/>
        <w:rPr>
          <w:lang w:val="en-US"/>
        </w:rPr>
      </w:pPr>
      <w:r>
        <w:rPr>
          <w:noProof/>
          <w:lang w:eastAsia="pt-PT"/>
        </w:rPr>
        <w:drawing>
          <wp:inline distT="0" distB="0" distL="0" distR="0" wp14:anchorId="605F5305" wp14:editId="4400D39D">
            <wp:extent cx="5219700" cy="1590675"/>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9700" cy="1590675"/>
                    </a:xfrm>
                    <a:prstGeom prst="rect">
                      <a:avLst/>
                    </a:prstGeom>
                    <a:noFill/>
                    <a:ln>
                      <a:noFill/>
                    </a:ln>
                  </pic:spPr>
                </pic:pic>
              </a:graphicData>
            </a:graphic>
          </wp:inline>
        </w:drawing>
      </w:r>
    </w:p>
    <w:p w14:paraId="6BFD06B3" w14:textId="14F52104" w:rsidR="00FC3B82" w:rsidRDefault="00FC3B82" w:rsidP="00FC3B82">
      <w:pPr>
        <w:pStyle w:val="Legenda"/>
      </w:pPr>
      <w:r>
        <w:t xml:space="preserve">Figura </w:t>
      </w:r>
      <w:fldSimple w:instr=" SEQ Figura \* ARABIC ">
        <w:r w:rsidR="004A1A27">
          <w:rPr>
            <w:noProof/>
          </w:rPr>
          <w:t>5</w:t>
        </w:r>
      </w:fldSimple>
      <w:r>
        <w:t xml:space="preserve"> – Arquitetura NRL, fonte: Digital NHS</w:t>
      </w:r>
    </w:p>
    <w:p w14:paraId="463A1B71" w14:textId="77777777" w:rsidR="00B03BE5" w:rsidRDefault="00B03BE5" w:rsidP="00FC3B82">
      <w:pPr>
        <w:jc w:val="both"/>
      </w:pPr>
    </w:p>
    <w:p w14:paraId="64F6FE15" w14:textId="5425B914" w:rsidR="00FC3B82" w:rsidRDefault="00FC3B82" w:rsidP="00FC3B82">
      <w:pPr>
        <w:jc w:val="both"/>
      </w:pPr>
      <w:r w:rsidRPr="00F950E9">
        <w:t>Quando um consumidor</w:t>
      </w:r>
      <w:r>
        <w:t xml:space="preserve">, hospital, prestador ou </w:t>
      </w:r>
      <w:r w:rsidR="00056AF5">
        <w:t xml:space="preserve">cidadão, </w:t>
      </w:r>
      <w:r w:rsidR="00056AF5" w:rsidRPr="00F950E9">
        <w:t>necessitam</w:t>
      </w:r>
      <w:r>
        <w:t xml:space="preserve"> de dados partilhados </w:t>
      </w:r>
      <w:r w:rsidRPr="00F950E9">
        <w:t>por outras organizações, por exemplo, pode</w:t>
      </w:r>
      <w:r>
        <w:t>m</w:t>
      </w:r>
      <w:r w:rsidRPr="00F950E9">
        <w:t xml:space="preserve"> pesquisar o NRL e recuperar todos os indicadores conhecidos relacionados a esse </w:t>
      </w:r>
      <w:r>
        <w:t>cidadão</w:t>
      </w:r>
      <w:r w:rsidRPr="00F950E9">
        <w:t xml:space="preserve">. A partir das informações contidas nos indicadores, o consumidor pode decidir se algum dos tipos de informações compartilhadas pelos fornecedores pode ser de interesse. </w:t>
      </w:r>
      <w:r>
        <w:t>P</w:t>
      </w:r>
      <w:r w:rsidRPr="00F950E9">
        <w:t>ode</w:t>
      </w:r>
      <w:r>
        <w:t xml:space="preserve">-se </w:t>
      </w:r>
      <w:r w:rsidRPr="00F950E9">
        <w:t xml:space="preserve">então usar as informações nos ponteiros para recuperar as informações do </w:t>
      </w:r>
      <w:r>
        <w:t>doente</w:t>
      </w:r>
      <w:r w:rsidRPr="00F950E9">
        <w:t xml:space="preserve"> diretamente d</w:t>
      </w:r>
      <w:r>
        <w:t>a instituição</w:t>
      </w:r>
      <w:r w:rsidRPr="00F950E9">
        <w:t xml:space="preserve"> associad</w:t>
      </w:r>
      <w:r>
        <w:t>a</w:t>
      </w:r>
      <w:r w:rsidRPr="00F950E9">
        <w:t>.</w:t>
      </w:r>
    </w:p>
    <w:p w14:paraId="727E4B9C" w14:textId="77777777" w:rsidR="00FC3B82" w:rsidRDefault="00FC3B82" w:rsidP="00FC3B82">
      <w:pPr>
        <w:jc w:val="both"/>
      </w:pPr>
    </w:p>
    <w:p w14:paraId="722793A8" w14:textId="77777777" w:rsidR="00FC3B82" w:rsidRDefault="00FC3B82" w:rsidP="00FC3B82">
      <w:pPr>
        <w:keepNext/>
        <w:jc w:val="both"/>
      </w:pPr>
      <w:r>
        <w:rPr>
          <w:noProof/>
          <w:lang w:eastAsia="pt-PT"/>
        </w:rPr>
        <w:lastRenderedPageBreak/>
        <w:drawing>
          <wp:inline distT="0" distB="0" distL="0" distR="0" wp14:anchorId="6EC2FDFB" wp14:editId="60C92C25">
            <wp:extent cx="5400040" cy="15811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1581150"/>
                    </a:xfrm>
                    <a:prstGeom prst="rect">
                      <a:avLst/>
                    </a:prstGeom>
                    <a:noFill/>
                    <a:ln>
                      <a:noFill/>
                    </a:ln>
                  </pic:spPr>
                </pic:pic>
              </a:graphicData>
            </a:graphic>
          </wp:inline>
        </w:drawing>
      </w:r>
    </w:p>
    <w:p w14:paraId="73589B20" w14:textId="4DAA16DF" w:rsidR="00FC3B82" w:rsidRDefault="00FC3B82" w:rsidP="00FC3B82">
      <w:pPr>
        <w:pStyle w:val="Legenda"/>
        <w:jc w:val="both"/>
      </w:pPr>
      <w:r>
        <w:t xml:space="preserve">Figura </w:t>
      </w:r>
      <w:fldSimple w:instr=" SEQ Figura \* ARABIC ">
        <w:r w:rsidR="004A1A27">
          <w:rPr>
            <w:noProof/>
          </w:rPr>
          <w:t>6</w:t>
        </w:r>
      </w:fldSimple>
      <w:r>
        <w:t xml:space="preserve"> - Arquitetura NRL - Fonte digital NHS</w:t>
      </w:r>
    </w:p>
    <w:p w14:paraId="31E629DF" w14:textId="56B5CB6E" w:rsidR="00FC3B82" w:rsidRDefault="00D35219" w:rsidP="00FC3B82">
      <w:r>
        <w:t>O</w:t>
      </w:r>
      <w:r w:rsidR="00FC3B82">
        <w:t xml:space="preserve"> NRL é assim uma estrutura de interoperabilidade formada por serviços de integração de processos de disponibilização e pesquisa de dados.</w:t>
      </w:r>
    </w:p>
    <w:p w14:paraId="65E11D30" w14:textId="77777777" w:rsidR="00FC3B82" w:rsidRDefault="00FC3B82" w:rsidP="00FC3B82"/>
    <w:p w14:paraId="082997BA" w14:textId="77777777" w:rsidR="00FC3B82" w:rsidRDefault="00FC3B82" w:rsidP="00FC3B82">
      <w:pPr>
        <w:keepNext/>
      </w:pPr>
      <w:r>
        <w:rPr>
          <w:noProof/>
          <w:lang w:eastAsia="pt-PT"/>
        </w:rPr>
        <w:drawing>
          <wp:inline distT="0" distB="0" distL="0" distR="0" wp14:anchorId="2D978255" wp14:editId="286FC7F4">
            <wp:extent cx="5391150" cy="14097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409700"/>
                    </a:xfrm>
                    <a:prstGeom prst="rect">
                      <a:avLst/>
                    </a:prstGeom>
                    <a:noFill/>
                    <a:ln>
                      <a:noFill/>
                    </a:ln>
                  </pic:spPr>
                </pic:pic>
              </a:graphicData>
            </a:graphic>
          </wp:inline>
        </w:drawing>
      </w:r>
    </w:p>
    <w:p w14:paraId="3EAE7384" w14:textId="351EA39C" w:rsidR="00FC3B82" w:rsidRDefault="00FC3B82" w:rsidP="00FC3B82">
      <w:pPr>
        <w:pStyle w:val="Legenda"/>
      </w:pPr>
      <w:r>
        <w:t xml:space="preserve">Figura </w:t>
      </w:r>
      <w:fldSimple w:instr=" SEQ Figura \* ARABIC ">
        <w:r w:rsidR="004A1A27">
          <w:rPr>
            <w:noProof/>
          </w:rPr>
          <w:t>7</w:t>
        </w:r>
      </w:fldSimple>
      <w:r>
        <w:t xml:space="preserve"> - </w:t>
      </w:r>
      <w:proofErr w:type="gramStart"/>
      <w:r w:rsidR="00B620BC">
        <w:t>Interações</w:t>
      </w:r>
      <w:r>
        <w:t xml:space="preserve">  NRL</w:t>
      </w:r>
      <w:proofErr w:type="gramEnd"/>
      <w:r>
        <w:t xml:space="preserve"> . Fonte: Digital NHS</w:t>
      </w:r>
    </w:p>
    <w:p w14:paraId="45926A97" w14:textId="77777777" w:rsidR="00FC3B82" w:rsidRDefault="00FC3B82" w:rsidP="00FC3B82"/>
    <w:p w14:paraId="1D100251" w14:textId="77777777" w:rsidR="00FC3B82" w:rsidRDefault="00FC3B82" w:rsidP="00B620BC">
      <w:pPr>
        <w:jc w:val="both"/>
      </w:pPr>
      <w:r>
        <w:t>O NRL mantém ainda um registo de todos os acessos, “</w:t>
      </w:r>
      <w:proofErr w:type="spellStart"/>
      <w:r>
        <w:t>Audit</w:t>
      </w:r>
      <w:proofErr w:type="spellEnd"/>
      <w:r>
        <w:t xml:space="preserve"> </w:t>
      </w:r>
      <w:proofErr w:type="spellStart"/>
      <w:r>
        <w:t>trail</w:t>
      </w:r>
      <w:proofErr w:type="spellEnd"/>
      <w:r>
        <w:t xml:space="preserve">” que permite rastrear todas as </w:t>
      </w:r>
      <w:proofErr w:type="spellStart"/>
      <w:r>
        <w:t>interacções</w:t>
      </w:r>
      <w:proofErr w:type="spellEnd"/>
      <w:r>
        <w:t xml:space="preserve"> com os dados.</w:t>
      </w:r>
    </w:p>
    <w:p w14:paraId="6833B3AA" w14:textId="3BB5ABEF" w:rsidR="00D35219" w:rsidRDefault="00FC3B82" w:rsidP="00D35219">
      <w:pPr>
        <w:jc w:val="both"/>
      </w:pPr>
      <w:r w:rsidRPr="00B620BC">
        <w:t>Existe ainda informação das i</w:t>
      </w:r>
      <w:r w:rsidR="00056AF5">
        <w:t>nterfaces para a indústria poder</w:t>
      </w:r>
      <w:r w:rsidRPr="00B620BC">
        <w:t xml:space="preserve"> integrar as aplicações de processo clinico existentes com esta plataforma</w:t>
      </w:r>
      <w:r w:rsidR="00B620BC" w:rsidRPr="00B620BC">
        <w:t xml:space="preserve"> </w:t>
      </w:r>
      <w:r w:rsidR="00B620BC">
        <w:rPr>
          <w:lang w:val="en-US"/>
        </w:rPr>
        <w:fldChar w:fldCharType="begin"/>
      </w:r>
      <w:r w:rsidR="00B620BC">
        <w:instrText xml:space="preserve"> ADDIN ZOTERO_ITEM CSL_CITATION {"citationID":"GlqLu6va","properties":{"formattedCitation":"(\\uc0\\u8216{}Introduction to the National Record Locator\\uc0\\u8217{}, n.d.)","plainCitation":"(‘Introduction to the National Record Locator’, n.d.)","noteIndex":0},"citationItems":[{"id":3313,"uris":["http://zotero.org/users/local/oP8FfOzm/items/HS97MGPG"],"uri":["http://zotero.org/users/local/oP8FfOzm/items/HS97MGPG"],"itemData":{"id":3313,"type":"post-weblog","abstract":"The Care Connect RESTful APIs support the delivery of care by opening information and data held across different clinical care settings through the use of nationally defined INTEROPen FHIR® resources.","container-title":"FHIR-NRLS-API","language":"en","title":"Introduction to the National Record Locator","URL":"https://developer.nhs.uk/apis/nrl/","accessed":{"date-parts":[["2021",7,28]]}}}],"schema":"https://github.com/citation-style-language/schema/raw/master/csl-citation.json"} </w:instrText>
      </w:r>
      <w:r w:rsidR="00B620BC">
        <w:rPr>
          <w:lang w:val="en-US"/>
        </w:rPr>
        <w:fldChar w:fldCharType="separate"/>
      </w:r>
      <w:r w:rsidR="00B620BC" w:rsidRPr="00B620BC">
        <w:rPr>
          <w:rFonts w:ascii="Calibri" w:hAnsi="Calibri" w:cs="Calibri"/>
          <w:szCs w:val="24"/>
        </w:rPr>
        <w:t>(‘Introduction to the National Record Locator’, n.d.)</w:t>
      </w:r>
      <w:r w:rsidR="00B620BC">
        <w:rPr>
          <w:lang w:val="en-US"/>
        </w:rPr>
        <w:fldChar w:fldCharType="end"/>
      </w:r>
      <w:r w:rsidR="00B620BC" w:rsidRPr="00B620BC">
        <w:t>,</w:t>
      </w:r>
      <w:r w:rsidR="00B620BC">
        <w:t xml:space="preserve"> </w:t>
      </w:r>
      <w:r w:rsidR="00B620BC">
        <w:fldChar w:fldCharType="begin"/>
      </w:r>
      <w:r w:rsidR="00B620BC">
        <w:instrText xml:space="preserve"> ADDIN ZOTERO_ITEM CSL_CITATION {"citationID":"aOIkfWHe","properties":{"formattedCitation":"(\\uc0\\u8216{}Development Overview\\uc0\\u8217{}, n.d.)","plainCitation":"(‘Development Overview’, n.d.)","noteIndex":0},"citationItems":[{"id":3317,"uris":["http://zotero.org/users/local/oP8FfOzm/items/U4WT55JE"],"uri":["http://zotero.org/users/local/oP8FfOzm/items/U4WT55JE"],"itemData":{"id":3317,"type":"post-weblog","abstract":"The Care Connect RESTful APIs support the delivery of care by opening information and data held across different clinical care settings through the use of nationally defined INTEROPen FHIR® resources.","container-title":"FHIR-NRLS-API","language":"en","title":"Development Overview","URL":"https://developer.nhs.uk/apis/nrl/development_overview.html","accessed":{"date-parts":[["2021",7,28]]}}}],"schema":"https://github.com/citation-style-language/schema/raw/master/csl-citation.json"} </w:instrText>
      </w:r>
      <w:r w:rsidR="00B620BC">
        <w:fldChar w:fldCharType="separate"/>
      </w:r>
      <w:r w:rsidR="00B620BC" w:rsidRPr="00B620BC">
        <w:rPr>
          <w:rFonts w:ascii="Calibri" w:hAnsi="Calibri" w:cs="Calibri"/>
          <w:szCs w:val="24"/>
        </w:rPr>
        <w:t>(‘Development Overview’, n.d.)</w:t>
      </w:r>
      <w:r w:rsidR="00B620BC">
        <w:fldChar w:fldCharType="end"/>
      </w:r>
      <w:r w:rsidR="00B620BC">
        <w:t>.</w:t>
      </w:r>
    </w:p>
    <w:p w14:paraId="5C241EE1" w14:textId="1911FB63" w:rsidR="00D35219" w:rsidRDefault="00B620BC" w:rsidP="00D35219">
      <w:pPr>
        <w:pStyle w:val="Ttulo1"/>
        <w:numPr>
          <w:ilvl w:val="0"/>
          <w:numId w:val="8"/>
        </w:numPr>
        <w:rPr>
          <w:shd w:val="clear" w:color="auto" w:fill="FFFFFF"/>
        </w:rPr>
      </w:pPr>
      <w:r>
        <w:rPr>
          <w:shd w:val="clear" w:color="auto" w:fill="FFFFFF"/>
        </w:rPr>
        <w:t>Integração com o "</w:t>
      </w:r>
      <w:proofErr w:type="spellStart"/>
      <w:r>
        <w:rPr>
          <w:shd w:val="clear" w:color="auto" w:fill="FFFFFF"/>
        </w:rPr>
        <w:t>International</w:t>
      </w:r>
      <w:proofErr w:type="spellEnd"/>
      <w:r>
        <w:rPr>
          <w:shd w:val="clear" w:color="auto" w:fill="FFFFFF"/>
        </w:rPr>
        <w:t xml:space="preserve"> </w:t>
      </w:r>
      <w:proofErr w:type="spellStart"/>
      <w:r>
        <w:rPr>
          <w:shd w:val="clear" w:color="auto" w:fill="FFFFFF"/>
        </w:rPr>
        <w:t>Patient</w:t>
      </w:r>
      <w:proofErr w:type="spellEnd"/>
      <w:r>
        <w:rPr>
          <w:shd w:val="clear" w:color="auto" w:fill="FFFFFF"/>
        </w:rPr>
        <w:t xml:space="preserve"> </w:t>
      </w:r>
      <w:proofErr w:type="spellStart"/>
      <w:r>
        <w:rPr>
          <w:shd w:val="clear" w:color="auto" w:fill="FFFFFF"/>
        </w:rPr>
        <w:t>Summary</w:t>
      </w:r>
      <w:proofErr w:type="spellEnd"/>
      <w:r>
        <w:rPr>
          <w:shd w:val="clear" w:color="auto" w:fill="FFFFFF"/>
        </w:rPr>
        <w:t xml:space="preserve"> preconizado pela UE"</w:t>
      </w:r>
    </w:p>
    <w:p w14:paraId="61E5D510" w14:textId="77777777" w:rsidR="00B03BE5" w:rsidRPr="00B03BE5" w:rsidRDefault="00B03BE5" w:rsidP="00B03BE5"/>
    <w:p w14:paraId="090ED395" w14:textId="77777777" w:rsidR="00D35219" w:rsidRDefault="00B620BC" w:rsidP="00D35219">
      <w:pPr>
        <w:jc w:val="both"/>
      </w:pPr>
      <w:r w:rsidRPr="009F5526">
        <w:t xml:space="preserve">A </w:t>
      </w:r>
      <w:proofErr w:type="spellStart"/>
      <w:r w:rsidRPr="009F5526">
        <w:t>eHealth</w:t>
      </w:r>
      <w:proofErr w:type="spellEnd"/>
      <w:r w:rsidRPr="009F5526">
        <w:t xml:space="preserve"> Network é uma organizaçã</w:t>
      </w:r>
      <w:r>
        <w:t xml:space="preserve">o europeia que tem a responsabilidade de publicar </w:t>
      </w:r>
      <w:proofErr w:type="spellStart"/>
      <w:r>
        <w:t>directivas</w:t>
      </w:r>
      <w:proofErr w:type="spellEnd"/>
      <w:r>
        <w:t xml:space="preserve"> para uma visão estratégica integrada da digitalização da saúde na Europa.</w:t>
      </w:r>
    </w:p>
    <w:p w14:paraId="174A2E65" w14:textId="77777777" w:rsidR="00D35219" w:rsidRDefault="00B620BC" w:rsidP="00D35219">
      <w:pPr>
        <w:jc w:val="both"/>
      </w:pPr>
      <w:r>
        <w:t xml:space="preserve">Assim segundo a </w:t>
      </w:r>
      <w:proofErr w:type="spellStart"/>
      <w:r>
        <w:t>Directiva</w:t>
      </w:r>
      <w:proofErr w:type="spellEnd"/>
      <w:r>
        <w:t xml:space="preserve"> 2011/24/EU, artigo 14, os cidadãos têm o direito de poder aceder a cuidados de saúde </w:t>
      </w:r>
      <w:proofErr w:type="spellStart"/>
      <w:r>
        <w:t>interfronteiriços</w:t>
      </w:r>
      <w:proofErr w:type="spellEnd"/>
      <w:r>
        <w:t xml:space="preserve"> para os quais a interoperabilidade de sistemas de informação deve permitir:</w:t>
      </w:r>
    </w:p>
    <w:p w14:paraId="16EF1ABE" w14:textId="77777777" w:rsidR="00D35219" w:rsidRDefault="00B620BC" w:rsidP="00D35219">
      <w:pPr>
        <w:jc w:val="both"/>
      </w:pPr>
      <w:r>
        <w:t>Acesso aos dados com segurança permitindo a continuidade dos cuidados e promovendo a elevada qualidade dos serviços de saúde.</w:t>
      </w:r>
    </w:p>
    <w:p w14:paraId="55CC01D6" w14:textId="40E5F41C" w:rsidR="00D35219" w:rsidRDefault="00B620BC" w:rsidP="00D35219">
      <w:pPr>
        <w:pStyle w:val="PargrafodaLista"/>
        <w:numPr>
          <w:ilvl w:val="0"/>
          <w:numId w:val="19"/>
        </w:numPr>
        <w:jc w:val="both"/>
      </w:pPr>
      <w:r>
        <w:t>Partilha de resumos clínicos</w:t>
      </w:r>
      <w:r w:rsidR="00D35219">
        <w:t>;</w:t>
      </w:r>
    </w:p>
    <w:p w14:paraId="5758F1C3" w14:textId="4A195720" w:rsidR="00D35219" w:rsidRDefault="00B620BC" w:rsidP="00D35219">
      <w:pPr>
        <w:pStyle w:val="PargrafodaLista"/>
        <w:numPr>
          <w:ilvl w:val="0"/>
          <w:numId w:val="19"/>
        </w:numPr>
        <w:jc w:val="both"/>
      </w:pPr>
      <w:r>
        <w:t>Potenciar o uso dos dados anonimizados para estudos de saúde pública e investigação</w:t>
      </w:r>
      <w:r w:rsidR="00D35219">
        <w:t>;</w:t>
      </w:r>
    </w:p>
    <w:p w14:paraId="59A99BBE" w14:textId="3185068C" w:rsidR="00D35219" w:rsidRDefault="00B620BC" w:rsidP="00D35219">
      <w:pPr>
        <w:pStyle w:val="PargrafodaLista"/>
        <w:numPr>
          <w:ilvl w:val="0"/>
          <w:numId w:val="19"/>
        </w:numPr>
        <w:jc w:val="both"/>
      </w:pPr>
      <w:r>
        <w:t>Potenciar o uso de modelos de identificação e codificação únicos.</w:t>
      </w:r>
    </w:p>
    <w:p w14:paraId="6D4FA2C5" w14:textId="77777777" w:rsidR="00D35219" w:rsidRDefault="00B620BC" w:rsidP="00D35219">
      <w:pPr>
        <w:jc w:val="both"/>
      </w:pPr>
      <w:r>
        <w:lastRenderedPageBreak/>
        <w:t>Também se determina no referido relatório o uso dos dados em saúde para:</w:t>
      </w:r>
    </w:p>
    <w:p w14:paraId="3CBBFA8B" w14:textId="77777777" w:rsidR="00D35219" w:rsidRDefault="00B620BC" w:rsidP="00D35219">
      <w:pPr>
        <w:pStyle w:val="PargrafodaLista"/>
        <w:numPr>
          <w:ilvl w:val="0"/>
          <w:numId w:val="20"/>
        </w:numPr>
        <w:jc w:val="both"/>
      </w:pPr>
      <w:r w:rsidRPr="002B6F9D">
        <w:t>Identificação das boas práticas</w:t>
      </w:r>
      <w:r w:rsidR="00D35219">
        <w:t>;</w:t>
      </w:r>
    </w:p>
    <w:p w14:paraId="70B3B557" w14:textId="554A65FA" w:rsidR="00D35219" w:rsidRDefault="00B620BC" w:rsidP="00D35219">
      <w:pPr>
        <w:pStyle w:val="PargrafodaLista"/>
        <w:numPr>
          <w:ilvl w:val="0"/>
          <w:numId w:val="20"/>
        </w:numPr>
        <w:jc w:val="both"/>
      </w:pPr>
      <w:r w:rsidRPr="002B6F9D">
        <w:t>Desenvolver modelos de boa g</w:t>
      </w:r>
      <w:r>
        <w:t>overnação dos dados em saúde</w:t>
      </w:r>
      <w:r w:rsidR="00D35219">
        <w:t>.</w:t>
      </w:r>
    </w:p>
    <w:p w14:paraId="5285D679" w14:textId="77777777" w:rsidR="00D35219" w:rsidRDefault="00B620BC" w:rsidP="00D35219">
      <w:pPr>
        <w:jc w:val="both"/>
        <w:rPr>
          <w:b/>
          <w:bCs/>
          <w:noProof/>
        </w:rPr>
      </w:pPr>
      <w:r w:rsidRPr="002B6F9D">
        <w:t>A Figura seguinte resume o</w:t>
      </w:r>
      <w:r>
        <w:t>s principais objetivos.</w:t>
      </w:r>
      <w:r w:rsidR="00D35219" w:rsidRPr="00D35219">
        <w:rPr>
          <w:b/>
          <w:bCs/>
          <w:noProof/>
        </w:rPr>
        <w:t xml:space="preserve"> </w:t>
      </w:r>
    </w:p>
    <w:p w14:paraId="104E01F8" w14:textId="77777777" w:rsidR="00D35219" w:rsidRDefault="00D35219" w:rsidP="00D35219">
      <w:pPr>
        <w:jc w:val="center"/>
        <w:rPr>
          <w:lang w:val="en-US"/>
        </w:rPr>
      </w:pPr>
      <w:r>
        <w:rPr>
          <w:b/>
          <w:bCs/>
          <w:noProof/>
          <w:lang w:eastAsia="pt-PT"/>
        </w:rPr>
        <w:drawing>
          <wp:inline distT="0" distB="0" distL="0" distR="0" wp14:anchorId="4DADA47A" wp14:editId="198BBD94">
            <wp:extent cx="3933825" cy="274937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6258" cy="2758059"/>
                    </a:xfrm>
                    <a:prstGeom prst="rect">
                      <a:avLst/>
                    </a:prstGeom>
                    <a:noFill/>
                    <a:ln>
                      <a:noFill/>
                    </a:ln>
                  </pic:spPr>
                </pic:pic>
              </a:graphicData>
            </a:graphic>
          </wp:inline>
        </w:drawing>
      </w:r>
    </w:p>
    <w:p w14:paraId="2F168084" w14:textId="704C9864" w:rsidR="00B620BC" w:rsidRPr="009F5526" w:rsidRDefault="00B620BC" w:rsidP="00D35219">
      <w:pPr>
        <w:jc w:val="both"/>
        <w:rPr>
          <w:b/>
          <w:bCs/>
          <w:lang w:val="en-US"/>
        </w:rPr>
      </w:pPr>
      <w:r w:rsidRPr="009F5526">
        <w:rPr>
          <w:lang w:val="en-US"/>
        </w:rPr>
        <w:t xml:space="preserve">Figure </w:t>
      </w:r>
      <w:r>
        <w:fldChar w:fldCharType="begin"/>
      </w:r>
      <w:r w:rsidRPr="009F5526">
        <w:rPr>
          <w:lang w:val="en-US"/>
        </w:rPr>
        <w:instrText xml:space="preserve"> SEQ Figure \* ARABIC </w:instrText>
      </w:r>
      <w:r>
        <w:fldChar w:fldCharType="separate"/>
      </w:r>
      <w:r w:rsidR="004A1A27">
        <w:rPr>
          <w:noProof/>
          <w:lang w:val="en-US"/>
        </w:rPr>
        <w:t>1</w:t>
      </w:r>
      <w:r>
        <w:fldChar w:fldCharType="end"/>
      </w:r>
      <w:r w:rsidRPr="009F5526">
        <w:rPr>
          <w:lang w:val="en-US"/>
        </w:rPr>
        <w:t xml:space="preserve">- </w:t>
      </w:r>
      <w:proofErr w:type="spellStart"/>
      <w:r w:rsidRPr="009F5526">
        <w:rPr>
          <w:lang w:val="en-US"/>
        </w:rPr>
        <w:t>Prioridades</w:t>
      </w:r>
      <w:proofErr w:type="spellEnd"/>
      <w:r w:rsidRPr="009F5526">
        <w:rPr>
          <w:lang w:val="en-US"/>
        </w:rPr>
        <w:t xml:space="preserve"> do Multiannual </w:t>
      </w:r>
      <w:r>
        <w:rPr>
          <w:lang w:val="en-US"/>
        </w:rPr>
        <w:t xml:space="preserve">Work </w:t>
      </w:r>
      <w:proofErr w:type="spellStart"/>
      <w:r>
        <w:rPr>
          <w:lang w:val="en-US"/>
        </w:rPr>
        <w:t>Programme</w:t>
      </w:r>
      <w:proofErr w:type="spellEnd"/>
      <w:r w:rsidRPr="009F5526">
        <w:rPr>
          <w:lang w:val="en-US"/>
        </w:rPr>
        <w:t xml:space="preserve"> Report da </w:t>
      </w:r>
      <w:proofErr w:type="spellStart"/>
      <w:r w:rsidRPr="009F5526">
        <w:rPr>
          <w:lang w:val="en-US"/>
        </w:rPr>
        <w:t>EHealth</w:t>
      </w:r>
      <w:proofErr w:type="spellEnd"/>
      <w:r w:rsidRPr="009F5526">
        <w:rPr>
          <w:lang w:val="en-US"/>
        </w:rPr>
        <w:t xml:space="preserve"> Network</w:t>
      </w:r>
      <w:r w:rsidRPr="009825F7">
        <w:rPr>
          <w:rStyle w:val="Refdenotaderodap"/>
        </w:rPr>
        <w:footnoteReference w:id="1"/>
      </w:r>
    </w:p>
    <w:p w14:paraId="04C8AE81" w14:textId="4450FC47" w:rsidR="00B620BC" w:rsidRPr="00D35219" w:rsidRDefault="00D35219" w:rsidP="00B620BC">
      <w:pPr>
        <w:spacing w:after="0" w:line="240" w:lineRule="auto"/>
      </w:pPr>
      <w:r w:rsidRPr="00D35219">
        <w:t xml:space="preserve">O relatório </w:t>
      </w:r>
      <w:proofErr w:type="spellStart"/>
      <w:r w:rsidRPr="00D35219">
        <w:t>Multiannual</w:t>
      </w:r>
      <w:proofErr w:type="spellEnd"/>
      <w:r w:rsidRPr="00D35219">
        <w:t xml:space="preserve"> </w:t>
      </w:r>
      <w:proofErr w:type="spellStart"/>
      <w:r w:rsidRPr="00D35219">
        <w:t>Work</w:t>
      </w:r>
      <w:proofErr w:type="spellEnd"/>
      <w:r w:rsidRPr="00D35219">
        <w:t xml:space="preserve"> </w:t>
      </w:r>
      <w:proofErr w:type="spellStart"/>
      <w:proofErr w:type="gramStart"/>
      <w:r w:rsidRPr="00D35219">
        <w:t>Programme</w:t>
      </w:r>
      <w:proofErr w:type="spellEnd"/>
      <w:r w:rsidRPr="00D35219">
        <w:t xml:space="preserve">  da</w:t>
      </w:r>
      <w:proofErr w:type="gramEnd"/>
      <w:r w:rsidRPr="00D35219">
        <w:t xml:space="preserve"> </w:t>
      </w:r>
      <w:proofErr w:type="spellStart"/>
      <w:r w:rsidRPr="00D35219">
        <w:t>eHealth</w:t>
      </w:r>
      <w:proofErr w:type="spellEnd"/>
      <w:r w:rsidRPr="00D35219">
        <w:t xml:space="preserve"> Network, indica as seguintes</w:t>
      </w:r>
      <w:r w:rsidR="00B620BC" w:rsidRPr="00D35219">
        <w:t xml:space="preserve"> normas para a partilha de resumos clínicos</w:t>
      </w:r>
      <w:r>
        <w:t>:</w:t>
      </w:r>
    </w:p>
    <w:p w14:paraId="21DB4BE7" w14:textId="77777777" w:rsidR="00B620BC" w:rsidRPr="006468B9" w:rsidRDefault="00B620BC" w:rsidP="00B620BC">
      <w:pPr>
        <w:spacing w:after="0" w:line="240" w:lineRule="auto"/>
        <w:rPr>
          <w:b/>
          <w:bCs/>
        </w:rPr>
      </w:pPr>
    </w:p>
    <w:p w14:paraId="12D32027" w14:textId="77777777" w:rsidR="00B620BC" w:rsidRPr="00324290" w:rsidRDefault="00B620BC" w:rsidP="00B620BC">
      <w:pPr>
        <w:pStyle w:val="PargrafodaLista"/>
        <w:numPr>
          <w:ilvl w:val="0"/>
          <w:numId w:val="15"/>
        </w:numPr>
        <w:spacing w:after="0" w:line="240" w:lineRule="auto"/>
        <w:jc w:val="both"/>
        <w:rPr>
          <w:lang w:val="en-US"/>
        </w:rPr>
      </w:pPr>
      <w:r w:rsidRPr="00324290">
        <w:rPr>
          <w:b/>
          <w:bCs/>
          <w:lang w:val="en-US"/>
        </w:rPr>
        <w:t xml:space="preserve">Electronic </w:t>
      </w:r>
      <w:proofErr w:type="spellStart"/>
      <w:proofErr w:type="gramStart"/>
      <w:r w:rsidRPr="00324290">
        <w:rPr>
          <w:b/>
          <w:bCs/>
          <w:lang w:val="en-US"/>
        </w:rPr>
        <w:t>Identication</w:t>
      </w:r>
      <w:proofErr w:type="spellEnd"/>
      <w:r w:rsidRPr="00324290">
        <w:rPr>
          <w:b/>
          <w:bCs/>
          <w:lang w:val="en-US"/>
        </w:rPr>
        <w:t xml:space="preserve"> ,</w:t>
      </w:r>
      <w:proofErr w:type="gramEnd"/>
      <w:r w:rsidRPr="00324290">
        <w:rPr>
          <w:b/>
          <w:bCs/>
          <w:lang w:val="en-US"/>
        </w:rPr>
        <w:t xml:space="preserve"> </w:t>
      </w:r>
      <w:proofErr w:type="spellStart"/>
      <w:r w:rsidRPr="00324290">
        <w:rPr>
          <w:b/>
          <w:bCs/>
          <w:lang w:val="en-US"/>
        </w:rPr>
        <w:t>Authentifiction</w:t>
      </w:r>
      <w:proofErr w:type="spellEnd"/>
      <w:r w:rsidRPr="00324290">
        <w:rPr>
          <w:b/>
          <w:bCs/>
          <w:lang w:val="en-US"/>
        </w:rPr>
        <w:t xml:space="preserve"> and trust Services (EIDAS)</w:t>
      </w:r>
      <w:r w:rsidRPr="00324290">
        <w:rPr>
          <w:lang w:val="en-US"/>
        </w:rPr>
        <w:t xml:space="preserve"> </w:t>
      </w:r>
    </w:p>
    <w:p w14:paraId="48853A54" w14:textId="77777777" w:rsidR="00B620BC" w:rsidRDefault="00B620BC" w:rsidP="00B620BC">
      <w:pPr>
        <w:spacing w:after="0" w:line="240" w:lineRule="auto"/>
        <w:ind w:left="708"/>
        <w:jc w:val="both"/>
        <w:rPr>
          <w:lang w:val="en-US"/>
        </w:rPr>
      </w:pPr>
      <w:r w:rsidRPr="00324290">
        <w:rPr>
          <w:lang w:val="en-US"/>
        </w:rPr>
        <w:t>2014/910 - RECOMMENDATION ON A EUROPEAN ELECTRONIC HEALTH RECORD EXCHANGE FORMAT</w:t>
      </w:r>
      <w:r>
        <w:rPr>
          <w:lang w:val="en-US"/>
        </w:rPr>
        <w:t>.</w:t>
      </w:r>
    </w:p>
    <w:p w14:paraId="3A1B9144" w14:textId="77777777" w:rsidR="00B620BC" w:rsidRPr="00324290" w:rsidRDefault="00B620BC" w:rsidP="00B620BC">
      <w:pPr>
        <w:spacing w:after="0" w:line="240" w:lineRule="auto"/>
        <w:ind w:left="708"/>
        <w:jc w:val="both"/>
      </w:pPr>
      <w:r w:rsidRPr="00324290">
        <w:t>Trata-se de uma n</w:t>
      </w:r>
      <w:r>
        <w:t xml:space="preserve">orma par identificar e autenticar </w:t>
      </w:r>
      <w:proofErr w:type="spellStart"/>
      <w:r>
        <w:t>cidadãoes</w:t>
      </w:r>
      <w:proofErr w:type="spellEnd"/>
      <w:r>
        <w:t xml:space="preserve"> e prestadores, </w:t>
      </w:r>
      <w:proofErr w:type="spellStart"/>
      <w:r>
        <w:t>timestamps</w:t>
      </w:r>
      <w:proofErr w:type="spellEnd"/>
      <w:r>
        <w:t xml:space="preserve">, assinaturas </w:t>
      </w:r>
      <w:proofErr w:type="spellStart"/>
      <w:r>
        <w:t>electrónicas</w:t>
      </w:r>
      <w:proofErr w:type="spellEnd"/>
      <w:r>
        <w:t xml:space="preserve"> e autenticações.</w:t>
      </w:r>
    </w:p>
    <w:p w14:paraId="4EA0B4FE" w14:textId="77777777" w:rsidR="00B620BC" w:rsidRPr="00B620BC" w:rsidRDefault="00B620BC" w:rsidP="00B620BC">
      <w:pPr>
        <w:spacing w:after="0" w:line="240" w:lineRule="auto"/>
        <w:ind w:left="708"/>
      </w:pPr>
    </w:p>
    <w:p w14:paraId="064C6592" w14:textId="77777777" w:rsidR="00B620BC" w:rsidRPr="00324290" w:rsidRDefault="00B620BC" w:rsidP="00B620BC">
      <w:pPr>
        <w:pStyle w:val="PargrafodaLista"/>
        <w:numPr>
          <w:ilvl w:val="0"/>
          <w:numId w:val="15"/>
        </w:numPr>
        <w:spacing w:after="0" w:line="240" w:lineRule="auto"/>
        <w:rPr>
          <w:b/>
          <w:bCs/>
          <w:lang w:val="en-US"/>
        </w:rPr>
      </w:pPr>
      <w:proofErr w:type="spellStart"/>
      <w:r w:rsidRPr="00324290">
        <w:rPr>
          <w:b/>
          <w:bCs/>
          <w:lang w:val="en-US"/>
        </w:rPr>
        <w:t>ePrivacy</w:t>
      </w:r>
      <w:proofErr w:type="spellEnd"/>
    </w:p>
    <w:p w14:paraId="3BE137BB" w14:textId="77777777" w:rsidR="00B620BC" w:rsidRPr="00324290" w:rsidRDefault="00B620BC" w:rsidP="00B620BC">
      <w:pPr>
        <w:spacing w:after="0" w:line="240" w:lineRule="auto"/>
        <w:ind w:left="708"/>
      </w:pPr>
      <w:r w:rsidRPr="00324290">
        <w:t xml:space="preserve">2018/1807 – </w:t>
      </w:r>
      <w:proofErr w:type="spellStart"/>
      <w:r w:rsidRPr="00324290">
        <w:t>Directiva</w:t>
      </w:r>
      <w:proofErr w:type="spellEnd"/>
      <w:r w:rsidRPr="00324290">
        <w:t xml:space="preserve"> do Parlamento Europeu </w:t>
      </w:r>
      <w:proofErr w:type="gramStart"/>
      <w:r w:rsidRPr="00324290">
        <w:t>de  14</w:t>
      </w:r>
      <w:proofErr w:type="gramEnd"/>
      <w:r>
        <w:t xml:space="preserve"> de novembro de 2018 sobre privacidade de interoperabilidade e tratamento de dados.</w:t>
      </w:r>
    </w:p>
    <w:p w14:paraId="4A23C26C" w14:textId="77777777" w:rsidR="00B620BC" w:rsidRDefault="00B620BC" w:rsidP="00B620BC">
      <w:pPr>
        <w:spacing w:after="0" w:line="240" w:lineRule="auto"/>
        <w:ind w:left="708"/>
      </w:pPr>
      <w:r w:rsidRPr="00324290">
        <w:t xml:space="preserve">2016/679 – </w:t>
      </w:r>
      <w:proofErr w:type="spellStart"/>
      <w:r w:rsidRPr="00324290">
        <w:t>Directiva</w:t>
      </w:r>
      <w:proofErr w:type="spellEnd"/>
      <w:r w:rsidRPr="00324290">
        <w:t xml:space="preserve"> do Parlamento Europeu pa</w:t>
      </w:r>
      <w:r>
        <w:t>ra tratamento de dados anonimizados.</w:t>
      </w:r>
    </w:p>
    <w:p w14:paraId="58E679A2" w14:textId="77777777" w:rsidR="00B620BC" w:rsidRPr="00324290" w:rsidRDefault="00B620BC" w:rsidP="00B620BC">
      <w:pPr>
        <w:spacing w:after="0" w:line="240" w:lineRule="auto"/>
        <w:ind w:left="708"/>
      </w:pPr>
    </w:p>
    <w:p w14:paraId="1CD511DF" w14:textId="77777777" w:rsidR="00B620BC" w:rsidRDefault="00B620BC" w:rsidP="00B620BC">
      <w:pPr>
        <w:pStyle w:val="PargrafodaLista"/>
        <w:numPr>
          <w:ilvl w:val="0"/>
          <w:numId w:val="16"/>
        </w:numPr>
        <w:spacing w:after="0" w:line="240" w:lineRule="auto"/>
        <w:rPr>
          <w:b/>
          <w:bCs/>
          <w:lang w:val="en-US"/>
        </w:rPr>
      </w:pPr>
      <w:r w:rsidRPr="006104EE">
        <w:rPr>
          <w:b/>
          <w:bCs/>
          <w:lang w:val="en-US"/>
        </w:rPr>
        <w:t>EN17269 - Health informatics - The International Patient Summary</w:t>
      </w:r>
      <w:r>
        <w:rPr>
          <w:b/>
          <w:bCs/>
          <w:lang w:val="en-US"/>
        </w:rPr>
        <w:t xml:space="preserve"> (IPS)</w:t>
      </w:r>
    </w:p>
    <w:p w14:paraId="351B5F92" w14:textId="77777777" w:rsidR="00B620BC" w:rsidRPr="00312511" w:rsidRDefault="00B620BC" w:rsidP="00B620BC">
      <w:pPr>
        <w:pStyle w:val="PargrafodaLista"/>
        <w:spacing w:after="0" w:line="240" w:lineRule="auto"/>
      </w:pPr>
      <w:r w:rsidRPr="00312511">
        <w:t>Esta norma os descritores do IPS e a estrutura do registo:</w:t>
      </w:r>
    </w:p>
    <w:p w14:paraId="762E296B" w14:textId="77777777" w:rsidR="00B620BC" w:rsidRPr="00312511" w:rsidRDefault="00B620BC" w:rsidP="00B620BC">
      <w:pPr>
        <w:pStyle w:val="PargrafodaLista"/>
        <w:numPr>
          <w:ilvl w:val="3"/>
          <w:numId w:val="17"/>
        </w:numPr>
        <w:spacing w:after="0" w:line="240" w:lineRule="auto"/>
      </w:pPr>
      <w:r w:rsidRPr="00312511">
        <w:t>Identificação do Cidadão</w:t>
      </w:r>
    </w:p>
    <w:p w14:paraId="63F7F5B7" w14:textId="77777777" w:rsidR="00B620BC" w:rsidRPr="00312511" w:rsidRDefault="00B620BC" w:rsidP="00B620BC">
      <w:pPr>
        <w:pStyle w:val="PargrafodaLista"/>
        <w:numPr>
          <w:ilvl w:val="3"/>
          <w:numId w:val="17"/>
        </w:numPr>
        <w:spacing w:after="0" w:line="240" w:lineRule="auto"/>
      </w:pPr>
      <w:r w:rsidRPr="00312511">
        <w:t>Alergias e intolerâncias</w:t>
      </w:r>
    </w:p>
    <w:p w14:paraId="3A9A5375" w14:textId="77777777" w:rsidR="00B620BC" w:rsidRPr="00312511" w:rsidRDefault="00B620BC" w:rsidP="00B620BC">
      <w:pPr>
        <w:pStyle w:val="PargrafodaLista"/>
        <w:numPr>
          <w:ilvl w:val="3"/>
          <w:numId w:val="17"/>
        </w:numPr>
        <w:spacing w:after="0" w:line="240" w:lineRule="auto"/>
      </w:pPr>
      <w:r w:rsidRPr="00312511">
        <w:t>Medicação</w:t>
      </w:r>
    </w:p>
    <w:p w14:paraId="4D809182" w14:textId="77777777" w:rsidR="00B620BC" w:rsidRPr="00312511" w:rsidRDefault="00B620BC" w:rsidP="00B620BC">
      <w:pPr>
        <w:pStyle w:val="PargrafodaLista"/>
        <w:numPr>
          <w:ilvl w:val="3"/>
          <w:numId w:val="17"/>
        </w:numPr>
        <w:spacing w:after="0" w:line="240" w:lineRule="auto"/>
      </w:pPr>
      <w:r w:rsidRPr="00312511">
        <w:t>Patologias</w:t>
      </w:r>
    </w:p>
    <w:p w14:paraId="585B188B" w14:textId="77777777" w:rsidR="00B620BC" w:rsidRPr="00312511" w:rsidRDefault="00B620BC" w:rsidP="00B620BC">
      <w:pPr>
        <w:pStyle w:val="PargrafodaLista"/>
        <w:numPr>
          <w:ilvl w:val="3"/>
          <w:numId w:val="17"/>
        </w:numPr>
        <w:spacing w:after="0" w:line="240" w:lineRule="auto"/>
      </w:pPr>
      <w:r w:rsidRPr="00312511">
        <w:t>Identificação e data do registo IPS</w:t>
      </w:r>
    </w:p>
    <w:p w14:paraId="39C9710D" w14:textId="77777777" w:rsidR="00B620BC" w:rsidRDefault="00B620BC" w:rsidP="00B620BC">
      <w:pPr>
        <w:pStyle w:val="PargrafodaLista"/>
        <w:numPr>
          <w:ilvl w:val="3"/>
          <w:numId w:val="17"/>
        </w:numPr>
        <w:spacing w:after="0" w:line="240" w:lineRule="auto"/>
      </w:pPr>
      <w:r w:rsidRPr="00312511">
        <w:t>Outras secções para uso específico</w:t>
      </w:r>
    </w:p>
    <w:p w14:paraId="0002D06D" w14:textId="77777777" w:rsidR="00B620BC" w:rsidRPr="00312511" w:rsidRDefault="00B620BC" w:rsidP="00B620BC">
      <w:pPr>
        <w:pStyle w:val="PargrafodaLista"/>
        <w:spacing w:after="0" w:line="240" w:lineRule="auto"/>
        <w:ind w:left="2880"/>
      </w:pPr>
    </w:p>
    <w:p w14:paraId="07028AC4" w14:textId="77777777" w:rsidR="00B620BC" w:rsidRDefault="00B620BC" w:rsidP="00B620BC">
      <w:pPr>
        <w:pStyle w:val="PargrafodaLista"/>
        <w:spacing w:after="0" w:line="240" w:lineRule="auto"/>
        <w:ind w:left="0"/>
        <w:jc w:val="both"/>
      </w:pPr>
      <w:r>
        <w:t xml:space="preserve">Com estas normas europeias é possível desenvolver uma interface com o </w:t>
      </w:r>
      <w:proofErr w:type="spellStart"/>
      <w:r>
        <w:t>National</w:t>
      </w:r>
      <w:proofErr w:type="spellEnd"/>
      <w:r>
        <w:t xml:space="preserve"> Record </w:t>
      </w:r>
      <w:proofErr w:type="spellStart"/>
      <w:r>
        <w:t>Locator</w:t>
      </w:r>
      <w:proofErr w:type="spellEnd"/>
      <w:r>
        <w:t xml:space="preserve"> (NRL) e viabilizar a interoperabilidade com o modelo proposto pela </w:t>
      </w:r>
      <w:proofErr w:type="spellStart"/>
      <w:r>
        <w:t>eHealth</w:t>
      </w:r>
      <w:proofErr w:type="spellEnd"/>
      <w:r>
        <w:t xml:space="preserve"> Network. </w:t>
      </w:r>
      <w:r>
        <w:lastRenderedPageBreak/>
        <w:t xml:space="preserve">Desta forma qualquer cidadão nacional que vá viajar poderá aceder a um portal, identificar-se e exportar o seu resumo </w:t>
      </w:r>
      <w:proofErr w:type="gramStart"/>
      <w:r>
        <w:t>clinico</w:t>
      </w:r>
      <w:proofErr w:type="gramEnd"/>
      <w:r>
        <w:t xml:space="preserve"> da rede do SNS.</w:t>
      </w:r>
    </w:p>
    <w:p w14:paraId="07923848" w14:textId="77777777" w:rsidR="00B620BC" w:rsidRDefault="00B620BC" w:rsidP="00B620BC">
      <w:pPr>
        <w:pStyle w:val="PargrafodaLista"/>
        <w:spacing w:after="0" w:line="240" w:lineRule="auto"/>
        <w:ind w:left="0"/>
        <w:jc w:val="both"/>
      </w:pPr>
      <w:r>
        <w:t>O mesmo poderá ser feito por qualquer prestador de serviços estrangeiro desde que lhe seja dada permissão.</w:t>
      </w:r>
    </w:p>
    <w:p w14:paraId="0F85D083" w14:textId="77777777" w:rsidR="00B620BC" w:rsidRPr="00312511" w:rsidRDefault="00B620BC" w:rsidP="00B620BC">
      <w:pPr>
        <w:pStyle w:val="PargrafodaLista"/>
        <w:spacing w:after="0" w:line="240" w:lineRule="auto"/>
        <w:ind w:left="0"/>
        <w:jc w:val="both"/>
      </w:pPr>
      <w:r>
        <w:t>Poderá assim ser desenvolvido um modelo de credenciais e chaves virtuais que o cidadão possa gerar para permitir o acesso aos seus dados e continuidade da prestação de cuidados de saúde em qualquer país.</w:t>
      </w:r>
    </w:p>
    <w:p w14:paraId="68C87C27" w14:textId="29F7FBC6" w:rsidR="00A87275" w:rsidRDefault="00A87275" w:rsidP="00076668">
      <w:pPr>
        <w:jc w:val="both"/>
      </w:pPr>
    </w:p>
    <w:p w14:paraId="29829347" w14:textId="6625E161" w:rsidR="00C92601" w:rsidRPr="00AC5709" w:rsidRDefault="00C92601" w:rsidP="00C92601">
      <w:pPr>
        <w:pStyle w:val="Ttulo1"/>
        <w:numPr>
          <w:ilvl w:val="0"/>
          <w:numId w:val="8"/>
        </w:numPr>
      </w:pPr>
      <w:r>
        <w:t>Proposta de Estratégia para o SNS</w:t>
      </w:r>
    </w:p>
    <w:p w14:paraId="0621CE6B" w14:textId="59F887DB" w:rsidR="00A87275" w:rsidRPr="00AC5709" w:rsidRDefault="00A87275" w:rsidP="00076668">
      <w:pPr>
        <w:jc w:val="both"/>
      </w:pPr>
    </w:p>
    <w:p w14:paraId="0849F5F3" w14:textId="77777777" w:rsidR="00C92601" w:rsidRDefault="00C92601" w:rsidP="00C92601">
      <w:pPr>
        <w:jc w:val="both"/>
      </w:pPr>
      <w:r>
        <w:t>A Governação dos Dados é transversal a todos os modelos de interoperabilidade e integração de dados.</w:t>
      </w:r>
    </w:p>
    <w:p w14:paraId="186D1E28" w14:textId="5305AF29" w:rsidR="00C92601" w:rsidRDefault="00C92601" w:rsidP="00C92601">
      <w:pPr>
        <w:jc w:val="both"/>
      </w:pPr>
      <w:r>
        <w:t xml:space="preserve">Pretende-se assim garantir com a Governação uma harmonia nos dados, uma eficiente gestão do seu ciclo de vida, qualidade, segurança e cumprimento </w:t>
      </w:r>
      <w:r w:rsidR="00DF0F36">
        <w:t>das normas</w:t>
      </w:r>
      <w:r w:rsidR="00E63DA3">
        <w:t xml:space="preserve"> </w:t>
      </w:r>
      <w:r w:rsidR="00E63DA3" w:rsidRPr="00E63DA3">
        <w:t xml:space="preserve">General Data </w:t>
      </w:r>
      <w:proofErr w:type="spellStart"/>
      <w:r w:rsidR="00E63DA3" w:rsidRPr="00E63DA3">
        <w:t>Protection</w:t>
      </w:r>
      <w:proofErr w:type="spellEnd"/>
      <w:r w:rsidR="00E63DA3" w:rsidRPr="00E63DA3">
        <w:t xml:space="preserve"> </w:t>
      </w:r>
      <w:proofErr w:type="spellStart"/>
      <w:r w:rsidR="00E63DA3" w:rsidRPr="00E63DA3">
        <w:t>Regulation</w:t>
      </w:r>
      <w:proofErr w:type="spellEnd"/>
      <w:r w:rsidR="00E63DA3" w:rsidRPr="00E63DA3">
        <w:t xml:space="preserve"> (GDPR</w:t>
      </w:r>
      <w:r w:rsidR="00DF0F36" w:rsidRPr="00E63DA3">
        <w:t>),</w:t>
      </w:r>
      <w:r w:rsidR="00DF0F36">
        <w:t xml:space="preserve"> em</w:t>
      </w:r>
      <w:r>
        <w:t xml:space="preserve"> toda a extensão do Sistema de Informação do SNS e ainda possibilidade de auditoria.</w:t>
      </w:r>
    </w:p>
    <w:p w14:paraId="2D2AA4D2" w14:textId="77777777" w:rsidR="00C92601" w:rsidRDefault="00C92601" w:rsidP="00C92601"/>
    <w:p w14:paraId="5801E048" w14:textId="77777777" w:rsidR="00C92601" w:rsidRDefault="00C92601" w:rsidP="00C92601"/>
    <w:p w14:paraId="5B061BBF" w14:textId="77777777" w:rsidR="00C92601" w:rsidRDefault="00C92601" w:rsidP="00C92601">
      <w:r w:rsidRPr="00DF6240">
        <w:rPr>
          <w:noProof/>
          <w:lang w:eastAsia="pt-PT"/>
        </w:rPr>
        <w:drawing>
          <wp:inline distT="0" distB="0" distL="0" distR="0" wp14:anchorId="26767A57" wp14:editId="2A401FB8">
            <wp:extent cx="5400040" cy="3037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3037840"/>
                    </a:xfrm>
                    <a:prstGeom prst="rect">
                      <a:avLst/>
                    </a:prstGeom>
                  </pic:spPr>
                </pic:pic>
              </a:graphicData>
            </a:graphic>
          </wp:inline>
        </w:drawing>
      </w:r>
    </w:p>
    <w:p w14:paraId="14635651" w14:textId="77777777" w:rsidR="00C92601" w:rsidRDefault="00C92601" w:rsidP="00C92601"/>
    <w:p w14:paraId="41F3126E" w14:textId="77777777" w:rsidR="00C92601" w:rsidRDefault="00C92601" w:rsidP="00C92601"/>
    <w:p w14:paraId="30A66355" w14:textId="1B316165" w:rsidR="00411DD2" w:rsidRDefault="003D2923" w:rsidP="00C92601">
      <w:pPr>
        <w:jc w:val="both"/>
      </w:pPr>
      <w:r>
        <w:t xml:space="preserve">Portugal possui </w:t>
      </w:r>
      <w:r w:rsidR="00C92601">
        <w:t xml:space="preserve">variedade e heterogeneidade nos Sistemas </w:t>
      </w:r>
      <w:r w:rsidR="00A8026B">
        <w:t>Clínicos</w:t>
      </w:r>
      <w:r w:rsidR="00411DD2">
        <w:t xml:space="preserve"> do SNS </w:t>
      </w:r>
      <w:r w:rsidR="00411DD2" w:rsidRPr="003D2923">
        <w:t xml:space="preserve">com intervenções variadas e iniciativas que revelam a existência de preocupação quanto á governação dos dados clínicos. Em 2012 foi criada a Comissão para a Informatização </w:t>
      </w:r>
      <w:proofErr w:type="gramStart"/>
      <w:r w:rsidR="00411DD2" w:rsidRPr="003D2923">
        <w:t>Clinica</w:t>
      </w:r>
      <w:proofErr w:type="gramEnd"/>
      <w:r w:rsidR="00411DD2" w:rsidRPr="003D2923">
        <w:t xml:space="preserve"> (CIC) nos SPMS e foram dadas instruções ás unidades prestadoras de cuidados de saúde para criarem as suas próprias comissões. Em 2013 foi publicado um extenso despacho do Secretario de Estado da </w:t>
      </w:r>
      <w:proofErr w:type="spellStart"/>
      <w:r w:rsidR="00411DD2" w:rsidRPr="003D2923">
        <w:t>Saude</w:t>
      </w:r>
      <w:proofErr w:type="spellEnd"/>
      <w:r w:rsidR="00411DD2" w:rsidRPr="003D2923">
        <w:t xml:space="preserve"> por proposta da CIC definindo o conteúdo mínimo dos registos eletrónicos das notas de alta medicas e de enfermagem. Por outro lado, a Direção Geral do Livro, dos Arquivos e das Bibliotecas (Torre </w:t>
      </w:r>
      <w:r w:rsidR="00411DD2" w:rsidRPr="003D2923">
        <w:lastRenderedPageBreak/>
        <w:t xml:space="preserve">do Tombo), tem definida uma lista consolidada para classificação e avaliação da informação publica e na qual a classe 700 se refere á prestação de cuidados de saúde. Alguns serviços do Ministério da </w:t>
      </w:r>
      <w:proofErr w:type="spellStart"/>
      <w:r w:rsidR="00411DD2" w:rsidRPr="003D2923">
        <w:t>Saude</w:t>
      </w:r>
      <w:proofErr w:type="spellEnd"/>
      <w:r w:rsidR="00411DD2" w:rsidRPr="003D2923">
        <w:t xml:space="preserve"> aderiram ao projeto da DGLAB, a quem compete aprovar a integração de novas classes ainda não identificadas, atribuindo de forma centralizada os códigos de classificação, como garante da identificação unívoca dos mesmos e como base para a interoperabilidade semântica.</w:t>
      </w:r>
    </w:p>
    <w:p w14:paraId="2516D7DC" w14:textId="1415721D" w:rsidR="00C92601" w:rsidRDefault="003D2923" w:rsidP="00C92601">
      <w:pPr>
        <w:jc w:val="both"/>
      </w:pPr>
      <w:r>
        <w:t>A a</w:t>
      </w:r>
      <w:r w:rsidR="00C92601">
        <w:t xml:space="preserve">bordagem da maioria dos países europeus foi desenvolver interfaces para protocolos normalizados de acordo com as normas ISO, CEN e implementação HL7, </w:t>
      </w:r>
      <w:proofErr w:type="spellStart"/>
      <w:r w:rsidR="00C92601">
        <w:t>OpenEHR</w:t>
      </w:r>
      <w:proofErr w:type="spellEnd"/>
      <w:r w:rsidR="00C92601">
        <w:t>.</w:t>
      </w:r>
    </w:p>
    <w:p w14:paraId="7863DADA" w14:textId="77777777" w:rsidR="00C92601" w:rsidRDefault="00C92601" w:rsidP="00C92601">
      <w:pPr>
        <w:jc w:val="both"/>
      </w:pPr>
      <w:r>
        <w:t xml:space="preserve">O HL7 apresenta ainda duas normas, o FHIR e o CDA. A primeira tem várias implementações entre as quais se destaca o Reino Unido com uma plataforma de interoperabilidade para referenciação da localização dos dados, o </w:t>
      </w:r>
      <w:proofErr w:type="spellStart"/>
      <w:r>
        <w:t>National</w:t>
      </w:r>
      <w:proofErr w:type="spellEnd"/>
      <w:r>
        <w:t xml:space="preserve"> Record </w:t>
      </w:r>
      <w:proofErr w:type="spellStart"/>
      <w:r>
        <w:t>Locator</w:t>
      </w:r>
      <w:proofErr w:type="spellEnd"/>
      <w:r>
        <w:t xml:space="preserve"> (NRL).</w:t>
      </w:r>
    </w:p>
    <w:p w14:paraId="29CFC56C" w14:textId="77777777" w:rsidR="00C92601" w:rsidRDefault="00C92601" w:rsidP="00C92601">
      <w:r>
        <w:t>O NRL permite a localização e partilha de dados através do FHIR entre instituições de serviços de saúde. Esta abordagem é sem dúvida muito interessante pela distribuição de dados, elevada resiliência e elevado nível de disponibilidade.</w:t>
      </w:r>
    </w:p>
    <w:p w14:paraId="22D58D30" w14:textId="77777777" w:rsidR="00C92601" w:rsidRDefault="00C92601" w:rsidP="00C92601">
      <w:r>
        <w:t xml:space="preserve">Por estes motivos este modelo pode ser interessante para interligar Centros Hospitalares que já possuem Data </w:t>
      </w:r>
      <w:proofErr w:type="spellStart"/>
      <w:r>
        <w:t>Centers</w:t>
      </w:r>
      <w:proofErr w:type="spellEnd"/>
      <w:r>
        <w:t xml:space="preserve"> com elevada capacidade.</w:t>
      </w:r>
    </w:p>
    <w:p w14:paraId="759632D1" w14:textId="77777777" w:rsidR="00C92601" w:rsidRDefault="00C92601" w:rsidP="00C92601">
      <w:pPr>
        <w:jc w:val="both"/>
      </w:pPr>
      <w:r>
        <w:t xml:space="preserve">Salienta-se ainda a importância das </w:t>
      </w:r>
      <w:proofErr w:type="spellStart"/>
      <w:r>
        <w:t>Application</w:t>
      </w:r>
      <w:proofErr w:type="spellEnd"/>
      <w:r>
        <w:t xml:space="preserve"> </w:t>
      </w:r>
      <w:proofErr w:type="spellStart"/>
      <w:r>
        <w:t>Program</w:t>
      </w:r>
      <w:proofErr w:type="spellEnd"/>
      <w:r>
        <w:t xml:space="preserve"> Interface (API) que foram colocadas à disposição do mercado para interligarem os seus sistemas com esta infraestrutura.</w:t>
      </w:r>
    </w:p>
    <w:p w14:paraId="1E28679A" w14:textId="77777777" w:rsidR="00C92601" w:rsidRDefault="00C92601" w:rsidP="00C92601">
      <w:pPr>
        <w:jc w:val="both"/>
      </w:pPr>
      <w:r>
        <w:t xml:space="preserve">Para soluções de integração de cuidados primários e continuados, poderá fazer sentido Data </w:t>
      </w:r>
      <w:proofErr w:type="spellStart"/>
      <w:r>
        <w:t>Lakes</w:t>
      </w:r>
      <w:proofErr w:type="spellEnd"/>
      <w:r>
        <w:t xml:space="preserve"> que virtualizem os Data </w:t>
      </w:r>
      <w:proofErr w:type="spellStart"/>
      <w:r>
        <w:t>Centers</w:t>
      </w:r>
      <w:proofErr w:type="spellEnd"/>
      <w:r>
        <w:t xml:space="preserve"> e que interliguem com a infraestrutura FHIR.</w:t>
      </w:r>
    </w:p>
    <w:p w14:paraId="0F1B332C" w14:textId="38BAD618" w:rsidR="00C92601" w:rsidRDefault="00C92601" w:rsidP="00C92601">
      <w:pPr>
        <w:jc w:val="both"/>
      </w:pPr>
      <w:r>
        <w:t xml:space="preserve">Para a disponibilização de notas </w:t>
      </w:r>
      <w:proofErr w:type="gramStart"/>
      <w:r>
        <w:t>clinicas</w:t>
      </w:r>
      <w:proofErr w:type="gramEnd"/>
      <w:r>
        <w:t xml:space="preserve">, resumos clínicos, notas de alta, relatórios de </w:t>
      </w:r>
      <w:proofErr w:type="spellStart"/>
      <w:r>
        <w:t>MCDTs</w:t>
      </w:r>
      <w:proofErr w:type="spellEnd"/>
      <w:r>
        <w:t xml:space="preserve">, o </w:t>
      </w:r>
      <w:proofErr w:type="spellStart"/>
      <w:r>
        <w:t>Clinical</w:t>
      </w:r>
      <w:proofErr w:type="spellEnd"/>
      <w:r>
        <w:t xml:space="preserve"> </w:t>
      </w:r>
      <w:proofErr w:type="spellStart"/>
      <w:r>
        <w:t>Document</w:t>
      </w:r>
      <w:proofErr w:type="spellEnd"/>
      <w:r>
        <w:t xml:space="preserve"> </w:t>
      </w:r>
      <w:proofErr w:type="spellStart"/>
      <w:r>
        <w:t>Architecture</w:t>
      </w:r>
      <w:proofErr w:type="spellEnd"/>
      <w:r>
        <w:t xml:space="preserve"> (CDA), é a norma mais utilizada permitindo uma interligação com sistemas de diferentes fornecedores e tecnologias.</w:t>
      </w:r>
    </w:p>
    <w:p w14:paraId="72B4307B" w14:textId="145767F6" w:rsidR="00663C6B" w:rsidRPr="003D2923" w:rsidRDefault="00663C6B" w:rsidP="00C92601">
      <w:pPr>
        <w:jc w:val="both"/>
      </w:pPr>
      <w:r w:rsidRPr="003D2923">
        <w:t xml:space="preserve">No entanto, a estratégia da SPMS de desenvolvimento interno de grande parte das aplicações fecha as instituições do SNS ao uso de soluções especializadas, dado que na sua maioria não existem protocolos aplicativos especificados e desenvolvidos que permitam a integração harmoniosa destas aplicações especializadas com interfaces para protocolos normalizados de acordo com as normas ISO, CEN e implementação HL7 </w:t>
      </w:r>
      <w:proofErr w:type="gramStart"/>
      <w:r w:rsidRPr="003D2923">
        <w:t xml:space="preserve">e  </w:t>
      </w:r>
      <w:proofErr w:type="spellStart"/>
      <w:r w:rsidRPr="003D2923">
        <w:t>OpenEHR</w:t>
      </w:r>
      <w:proofErr w:type="spellEnd"/>
      <w:proofErr w:type="gramEnd"/>
      <w:r w:rsidRPr="003D2923">
        <w:t>.</w:t>
      </w:r>
    </w:p>
    <w:p w14:paraId="5AACD7B4" w14:textId="3FC36A2C" w:rsidR="00663C6B" w:rsidRPr="003D2923" w:rsidRDefault="005A0AEE" w:rsidP="00C92601">
      <w:pPr>
        <w:jc w:val="both"/>
      </w:pPr>
      <w:r w:rsidRPr="003D2923">
        <w:t>A agregação da informação que constitui o RSE do cidadão não segue os perfis IHE recomendados internacionalmente e como tal</w:t>
      </w:r>
      <w:r w:rsidR="003D2923">
        <w:t>,</w:t>
      </w:r>
      <w:r w:rsidRPr="003D2923">
        <w:t xml:space="preserve"> embora possam vir a disponibilizar API ou </w:t>
      </w:r>
      <w:proofErr w:type="spellStart"/>
      <w:r w:rsidRPr="003D2923">
        <w:t>webservices</w:t>
      </w:r>
      <w:proofErr w:type="spellEnd"/>
      <w:r w:rsidRPr="003D2923">
        <w:t xml:space="preserve"> para a troca de informação </w:t>
      </w:r>
      <w:proofErr w:type="gramStart"/>
      <w:r w:rsidRPr="003D2923">
        <w:t>clinica</w:t>
      </w:r>
      <w:proofErr w:type="gramEnd"/>
      <w:r w:rsidRPr="003D2923">
        <w:t>, serão sempre soluções não normalizadas que dificultam soluções aplicativas de maior fiabilidade e transparência entre os agentes do mercado das TIC na saúde.</w:t>
      </w:r>
    </w:p>
    <w:p w14:paraId="65E3CF29" w14:textId="087952F9" w:rsidR="00663C6B" w:rsidRDefault="00663C6B" w:rsidP="00C92601">
      <w:pPr>
        <w:jc w:val="both"/>
      </w:pPr>
      <w:r w:rsidRPr="003D2923">
        <w:t>Por outro lado</w:t>
      </w:r>
      <w:r w:rsidR="005A0AEE" w:rsidRPr="003D2923">
        <w:t>,</w:t>
      </w:r>
      <w:r w:rsidRPr="003D2923">
        <w:t xml:space="preserve"> </w:t>
      </w:r>
      <w:r w:rsidR="005A0AEE" w:rsidRPr="003D2923">
        <w:t xml:space="preserve">a estratégia exclusiva de </w:t>
      </w:r>
      <w:r w:rsidR="00CD485A">
        <w:t xml:space="preserve">desenvolvimento </w:t>
      </w:r>
      <w:proofErr w:type="spellStart"/>
      <w:r w:rsidR="00CD485A">
        <w:t>proprio</w:t>
      </w:r>
      <w:proofErr w:type="spellEnd"/>
      <w:r w:rsidRPr="003D2923">
        <w:t xml:space="preserve">, </w:t>
      </w:r>
      <w:r w:rsidR="005A0AEE" w:rsidRPr="003D2923">
        <w:t xml:space="preserve">adotada para a Transição Digital do PRR, compromete </w:t>
      </w:r>
      <w:r w:rsidR="00125B8E" w:rsidRPr="003D2923">
        <w:t xml:space="preserve">a </w:t>
      </w:r>
      <w:r w:rsidRPr="003D2923">
        <w:t>disponibilidade de soluções para o SNS quando o mercado já dispõe de soluções no mesmo domínio com provas dadas de maturidade e suportáveis economicamente.</w:t>
      </w:r>
    </w:p>
    <w:p w14:paraId="2186E99D" w14:textId="132E2F60" w:rsidR="00C92601" w:rsidRDefault="00C92601" w:rsidP="00C92601">
      <w:pPr>
        <w:jc w:val="both"/>
      </w:pPr>
      <w:r>
        <w:t>Salienta-se ainda a grande necessidade do alinhamento semântico conferido pelas terminologias e ontologias assim com</w:t>
      </w:r>
      <w:r w:rsidR="00DF0F36">
        <w:t>o</w:t>
      </w:r>
      <w:r>
        <w:t xml:space="preserve"> a orquestração de processos normalizados entre diferentes organizações. Estas competências ficarão </w:t>
      </w:r>
      <w:r w:rsidR="00DF0F36">
        <w:t>no domínio</w:t>
      </w:r>
      <w:r>
        <w:t xml:space="preserve"> da Governação dos Dados.</w:t>
      </w:r>
    </w:p>
    <w:p w14:paraId="7DFA9E6A" w14:textId="77777777" w:rsidR="00B03BE5" w:rsidRDefault="00B03BE5" w:rsidP="00524B2F">
      <w:pPr>
        <w:jc w:val="both"/>
        <w:rPr>
          <w:b/>
        </w:rPr>
      </w:pPr>
    </w:p>
    <w:p w14:paraId="1997441E" w14:textId="34F389CF" w:rsidR="00915168" w:rsidRPr="00EF5CEE" w:rsidRDefault="00C92601" w:rsidP="00524B2F">
      <w:pPr>
        <w:jc w:val="both"/>
        <w:rPr>
          <w:b/>
        </w:rPr>
      </w:pPr>
      <w:r w:rsidRPr="00EF5CEE">
        <w:rPr>
          <w:b/>
        </w:rPr>
        <w:lastRenderedPageBreak/>
        <w:t>O desenvolvimento e implementação do novo modelo de sistema de informação para</w:t>
      </w:r>
      <w:r w:rsidR="00915168" w:rsidRPr="00EF5CEE">
        <w:rPr>
          <w:b/>
        </w:rPr>
        <w:t xml:space="preserve"> o Serviço Nacional de Saúde deverá passar</w:t>
      </w:r>
    </w:p>
    <w:p w14:paraId="2118B9BD" w14:textId="3094CF8B" w:rsidR="00C92601" w:rsidRDefault="00915168" w:rsidP="00524B2F">
      <w:pPr>
        <w:jc w:val="both"/>
      </w:pPr>
      <w:r>
        <w:t xml:space="preserve">a)  </w:t>
      </w:r>
      <w:r w:rsidR="00A64150">
        <w:t>p</w:t>
      </w:r>
      <w:r>
        <w:t>ela substituição de</w:t>
      </w:r>
      <w:r w:rsidRPr="00915168">
        <w:t xml:space="preserve"> todo o conteúdo do PRR- Transição Digital na </w:t>
      </w:r>
      <w:proofErr w:type="spellStart"/>
      <w:r w:rsidRPr="00915168">
        <w:t>Saude</w:t>
      </w:r>
      <w:proofErr w:type="spellEnd"/>
      <w:r>
        <w:t>,</w:t>
      </w:r>
      <w:r w:rsidRPr="00915168">
        <w:t xml:space="preserve"> por um Plano Estratégico visando um modelo de RSE – Processo Clínico</w:t>
      </w:r>
      <w:r w:rsidR="00EF5CEE">
        <w:t xml:space="preserve"> Eletrónico e,</w:t>
      </w:r>
    </w:p>
    <w:p w14:paraId="46210C81" w14:textId="4F14BE41" w:rsidR="00915168" w:rsidRDefault="00915168" w:rsidP="00524B2F">
      <w:pPr>
        <w:jc w:val="both"/>
      </w:pPr>
      <w:r>
        <w:t xml:space="preserve">b) </w:t>
      </w:r>
      <w:r w:rsidR="00A64150">
        <w:t>s</w:t>
      </w:r>
      <w:r>
        <w:t xml:space="preserve">endo incompreensível que a transição digital da saúde decorra </w:t>
      </w:r>
      <w:r w:rsidR="00A64150">
        <w:t xml:space="preserve">desintegrada da </w:t>
      </w:r>
      <w:proofErr w:type="gramStart"/>
      <w:r w:rsidR="00A64150">
        <w:t>politica</w:t>
      </w:r>
      <w:proofErr w:type="gramEnd"/>
      <w:r w:rsidR="00A64150">
        <w:t xml:space="preserve"> de saúde, a tutela funcional do Plano Estratégico para o RSE deve ser entregue ao Ministério da </w:t>
      </w:r>
      <w:proofErr w:type="spellStart"/>
      <w:r w:rsidR="00A64150">
        <w:t>S</w:t>
      </w:r>
      <w:r w:rsidR="00D35DE1">
        <w:t>aude</w:t>
      </w:r>
      <w:proofErr w:type="spellEnd"/>
      <w:r w:rsidR="00D35DE1">
        <w:t xml:space="preserve">, que </w:t>
      </w:r>
    </w:p>
    <w:p w14:paraId="4C9A568F" w14:textId="686905B1" w:rsidR="00C92601" w:rsidRDefault="00D35DE1" w:rsidP="00524B2F">
      <w:pPr>
        <w:jc w:val="both"/>
      </w:pPr>
      <w:r>
        <w:t xml:space="preserve">c) deverá criar </w:t>
      </w:r>
      <w:r w:rsidRPr="00D35DE1">
        <w:t xml:space="preserve">uma Unidade de Missão para o Plano Estratégico do Processo </w:t>
      </w:r>
      <w:proofErr w:type="gramStart"/>
      <w:r w:rsidRPr="00D35DE1">
        <w:t>Clinico</w:t>
      </w:r>
      <w:proofErr w:type="gramEnd"/>
      <w:r w:rsidRPr="00D35DE1">
        <w:t xml:space="preserve"> Digital com poder decisório delegado pela tutela do SNS ao mais alto nível</w:t>
      </w:r>
      <w:r w:rsidR="00857973">
        <w:t xml:space="preserve"> e composta por personalidades de reconhecida competência e empenho na defesa do SNS</w:t>
      </w:r>
      <w:r w:rsidR="00524B2F">
        <w:t>. Através dos regimes de mobilidade legais ou de contratação, devem ser recrutados</w:t>
      </w:r>
      <w:r w:rsidR="00857973">
        <w:t xml:space="preserve"> quad</w:t>
      </w:r>
      <w:r w:rsidR="00EF5CEE">
        <w:t>ros técnicos com perfil, experiê</w:t>
      </w:r>
      <w:r w:rsidR="00857973">
        <w:t>ncia</w:t>
      </w:r>
      <w:r w:rsidR="00524B2F">
        <w:t xml:space="preserve"> e conhecimentos adequados á prossecução dos objetivos operacionais da Unidade de Missão, que deverá </w:t>
      </w:r>
      <w:r w:rsidR="00254F5D">
        <w:t>elaborar e desenvolver</w:t>
      </w:r>
    </w:p>
    <w:p w14:paraId="6FA0C1F4" w14:textId="5472E8BC" w:rsidR="009D2F56" w:rsidRPr="000711B7" w:rsidRDefault="00254F5D" w:rsidP="00254F5D">
      <w:pPr>
        <w:pStyle w:val="PargrafodaLista"/>
        <w:numPr>
          <w:ilvl w:val="0"/>
          <w:numId w:val="22"/>
        </w:numPr>
        <w:jc w:val="both"/>
      </w:pPr>
      <w:r>
        <w:t xml:space="preserve"> U</w:t>
      </w:r>
      <w:r w:rsidR="00C92601" w:rsidRPr="00DF0F36">
        <w:t xml:space="preserve">m Plano </w:t>
      </w:r>
      <w:r w:rsidR="00BB64F8" w:rsidRPr="00DF0F36">
        <w:t>Diretor identificando os recursos existentes, as condicionantes</w:t>
      </w:r>
      <w:r w:rsidR="00D85748" w:rsidRPr="00DF0F36">
        <w:t xml:space="preserve">, </w:t>
      </w:r>
      <w:r w:rsidR="000711B7" w:rsidRPr="00DF0F36">
        <w:t>as especificações</w:t>
      </w:r>
      <w:r w:rsidR="002A69F9" w:rsidRPr="00DF0F36">
        <w:t xml:space="preserve"> </w:t>
      </w:r>
      <w:r w:rsidR="00D35DE1">
        <w:t xml:space="preserve">devidamente desenvolvidas </w:t>
      </w:r>
      <w:r w:rsidR="002A69F9" w:rsidRPr="00DF0F36">
        <w:t>de acordo com as normas internacionais,</w:t>
      </w:r>
      <w:r w:rsidR="00D85748" w:rsidRPr="00DF0F36">
        <w:t xml:space="preserve"> assim como o</w:t>
      </w:r>
      <w:r w:rsidR="002A69F9" w:rsidRPr="00DF0F36">
        <w:t xml:space="preserve"> detalhe das ações a desenvolver, recursos </w:t>
      </w:r>
      <w:r w:rsidR="00D35DE1">
        <w:t xml:space="preserve">humanos, materiais e financeiros </w:t>
      </w:r>
      <w:r w:rsidR="002A69F9" w:rsidRPr="00DF0F36">
        <w:t xml:space="preserve">a afetar a cada </w:t>
      </w:r>
      <w:r w:rsidR="000711B7" w:rsidRPr="00DF0F36">
        <w:t>ação, plano</w:t>
      </w:r>
      <w:r w:rsidR="002A69F9" w:rsidRPr="00DF0F36">
        <w:t xml:space="preserve"> de formação de </w:t>
      </w:r>
      <w:r w:rsidR="00D85748" w:rsidRPr="00DF0F36">
        <w:t>técnicos de informática e responsáveis.</w:t>
      </w:r>
    </w:p>
    <w:p w14:paraId="4C930477" w14:textId="45F6438F" w:rsidR="00410C20" w:rsidRPr="00DF0F36" w:rsidRDefault="00410C20" w:rsidP="00D85748">
      <w:pPr>
        <w:pStyle w:val="PargrafodaLista"/>
        <w:numPr>
          <w:ilvl w:val="0"/>
          <w:numId w:val="22"/>
        </w:numPr>
        <w:jc w:val="both"/>
      </w:pPr>
      <w:proofErr w:type="spellStart"/>
      <w:r w:rsidRPr="00DF0F36">
        <w:t>Roadmap</w:t>
      </w:r>
      <w:proofErr w:type="spellEnd"/>
      <w:r w:rsidRPr="00DF0F36">
        <w:t xml:space="preserve"> </w:t>
      </w:r>
      <w:r w:rsidR="00D85748" w:rsidRPr="00DF0F36">
        <w:t xml:space="preserve">e cronograma de desenvolvimento e implementação </w:t>
      </w:r>
      <w:r w:rsidRPr="00DF0F36">
        <w:t xml:space="preserve">dos vários </w:t>
      </w:r>
      <w:r w:rsidR="00D35DE1">
        <w:t xml:space="preserve">projetos e </w:t>
      </w:r>
      <w:r w:rsidRPr="00DF0F36">
        <w:t>subprojectos</w:t>
      </w:r>
      <w:r w:rsidR="00D85748" w:rsidRPr="00DF0F36">
        <w:t>.</w:t>
      </w:r>
    </w:p>
    <w:p w14:paraId="57F7900D" w14:textId="397A46F2" w:rsidR="00C92601" w:rsidRDefault="00254F5D" w:rsidP="00D85748">
      <w:pPr>
        <w:pStyle w:val="PargrafodaLista"/>
        <w:numPr>
          <w:ilvl w:val="0"/>
          <w:numId w:val="22"/>
        </w:numPr>
        <w:jc w:val="both"/>
      </w:pPr>
      <w:r>
        <w:t>P</w:t>
      </w:r>
      <w:r w:rsidR="00D35DE1">
        <w:t xml:space="preserve">rojetos e </w:t>
      </w:r>
      <w:r w:rsidR="000711B7" w:rsidRPr="00DF0F36">
        <w:t>subprojectos</w:t>
      </w:r>
      <w:r w:rsidR="00BB64F8" w:rsidRPr="00DF0F36">
        <w:t xml:space="preserve"> i</w:t>
      </w:r>
      <w:r w:rsidR="00D85748" w:rsidRPr="00DF0F36">
        <w:t>dentificados</w:t>
      </w:r>
      <w:r w:rsidR="00BB64F8" w:rsidRPr="00DF0F36">
        <w:t xml:space="preserve"> </w:t>
      </w:r>
      <w:r w:rsidR="00410C20" w:rsidRPr="00DF0F36">
        <w:t>nas ações d</w:t>
      </w:r>
      <w:r w:rsidR="009D2F56" w:rsidRPr="00DF0F36">
        <w:t>o Plano</w:t>
      </w:r>
      <w:r w:rsidR="00D35DE1">
        <w:t>,</w:t>
      </w:r>
      <w:r w:rsidR="009D2F56" w:rsidRPr="00DF0F36">
        <w:t xml:space="preserve"> quanto a </w:t>
      </w:r>
      <w:r w:rsidR="00410C20" w:rsidRPr="00DF0F36">
        <w:t xml:space="preserve">modelo da </w:t>
      </w:r>
      <w:r w:rsidR="00CD485A">
        <w:t>arquitetura de d</w:t>
      </w:r>
      <w:r w:rsidR="009D2F56" w:rsidRPr="00DF0F36">
        <w:t>ados</w:t>
      </w:r>
      <w:r w:rsidR="00410C20" w:rsidRPr="00DF0F36">
        <w:t xml:space="preserve">, plataforma de </w:t>
      </w:r>
      <w:r w:rsidR="000711B7" w:rsidRPr="00DF0F36">
        <w:t>interoperabilidade que</w:t>
      </w:r>
      <w:r w:rsidR="00D85748" w:rsidRPr="00DF0F36">
        <w:t xml:space="preserve"> </w:t>
      </w:r>
      <w:r w:rsidR="000711B7" w:rsidRPr="00DF0F36">
        <w:t>incluirá protocolos</w:t>
      </w:r>
      <w:r w:rsidR="00410C20" w:rsidRPr="00DF0F36">
        <w:t xml:space="preserve"> de comunicações</w:t>
      </w:r>
      <w:r w:rsidR="009D2F56" w:rsidRPr="00DF0F36">
        <w:t xml:space="preserve"> </w:t>
      </w:r>
      <w:r w:rsidR="00410C20" w:rsidRPr="00DF0F36">
        <w:t>e i</w:t>
      </w:r>
      <w:r w:rsidR="009D2F56" w:rsidRPr="00DF0F36">
        <w:t xml:space="preserve">nterfaces </w:t>
      </w:r>
      <w:r w:rsidR="00410C20" w:rsidRPr="00DF0F36">
        <w:t>d</w:t>
      </w:r>
      <w:r w:rsidR="009D2F56" w:rsidRPr="00DF0F36">
        <w:t xml:space="preserve">e </w:t>
      </w:r>
      <w:r w:rsidR="00410C20" w:rsidRPr="00DF0F36">
        <w:t>integração com aplicações existentes</w:t>
      </w:r>
      <w:r w:rsidR="00D85748" w:rsidRPr="00DF0F36">
        <w:t>.</w:t>
      </w:r>
    </w:p>
    <w:p w14:paraId="6FDD9452" w14:textId="5ED57028" w:rsidR="00C92601" w:rsidRPr="000711B7" w:rsidRDefault="005B5959" w:rsidP="000711B7">
      <w:pPr>
        <w:pStyle w:val="PargrafodaLista"/>
        <w:numPr>
          <w:ilvl w:val="0"/>
          <w:numId w:val="22"/>
        </w:numPr>
        <w:jc w:val="both"/>
      </w:pPr>
      <w:r>
        <w:t>A n</w:t>
      </w:r>
      <w:r w:rsidR="00C92601" w:rsidRPr="00DF0F36">
        <w:t xml:space="preserve">egociação com parceiros tecnológicos para o desenvolvimento das interfaces das aplicações </w:t>
      </w:r>
      <w:proofErr w:type="gramStart"/>
      <w:r w:rsidR="00410C20" w:rsidRPr="00DF0F36">
        <w:t>Clinicas</w:t>
      </w:r>
      <w:proofErr w:type="gramEnd"/>
      <w:r w:rsidR="00410C20" w:rsidRPr="00DF0F36">
        <w:t xml:space="preserve"> e </w:t>
      </w:r>
      <w:proofErr w:type="spellStart"/>
      <w:r w:rsidR="00410C20" w:rsidRPr="00DF0F36">
        <w:t>MCDTs</w:t>
      </w:r>
      <w:proofErr w:type="spellEnd"/>
      <w:r w:rsidR="00410C20" w:rsidRPr="00DF0F36">
        <w:t xml:space="preserve"> </w:t>
      </w:r>
      <w:r w:rsidR="00C92601" w:rsidRPr="00DF0F36">
        <w:t>instaladas.</w:t>
      </w:r>
    </w:p>
    <w:p w14:paraId="260957E5" w14:textId="37FCFE76" w:rsidR="00C92601" w:rsidRDefault="005B5959" w:rsidP="00D85748">
      <w:pPr>
        <w:pStyle w:val="PargrafodaLista"/>
        <w:numPr>
          <w:ilvl w:val="0"/>
          <w:numId w:val="22"/>
        </w:numPr>
        <w:jc w:val="both"/>
      </w:pPr>
      <w:r>
        <w:t>A f</w:t>
      </w:r>
      <w:r w:rsidR="00C92601">
        <w:t xml:space="preserve">ormação </w:t>
      </w:r>
      <w:r w:rsidR="00A8026B">
        <w:t>de médicos, em particular de codificadores clínicos, tendo em vista a governação de dados clínicos e de desenvolvimento d</w:t>
      </w:r>
      <w:r w:rsidR="00C92601">
        <w:t xml:space="preserve">as normas </w:t>
      </w:r>
      <w:r w:rsidR="00A8026B">
        <w:t>e procedimentos adotados.</w:t>
      </w:r>
    </w:p>
    <w:p w14:paraId="4F7DC189" w14:textId="73718F51" w:rsidR="00C92601" w:rsidRDefault="005B5959" w:rsidP="00D85748">
      <w:pPr>
        <w:pStyle w:val="PargrafodaLista"/>
        <w:numPr>
          <w:ilvl w:val="0"/>
          <w:numId w:val="22"/>
        </w:numPr>
        <w:jc w:val="both"/>
      </w:pPr>
      <w:r>
        <w:t>A s</w:t>
      </w:r>
      <w:r w:rsidR="00C92601">
        <w:t xml:space="preserve">ensibilização dos profissionais de saúde para a </w:t>
      </w:r>
      <w:r w:rsidR="00B03BE5">
        <w:t>adoção</w:t>
      </w:r>
      <w:r w:rsidR="00C92601">
        <w:t xml:space="preserve"> das terminologias e ontologias normalizadas.</w:t>
      </w:r>
    </w:p>
    <w:p w14:paraId="2E80C41C" w14:textId="21DA47FF" w:rsidR="00A87275" w:rsidRDefault="00A87275" w:rsidP="00076668">
      <w:pPr>
        <w:jc w:val="both"/>
      </w:pPr>
    </w:p>
    <w:p w14:paraId="4E08CA3E" w14:textId="77777777" w:rsidR="00411DD2" w:rsidRPr="00AC5709" w:rsidRDefault="00411DD2" w:rsidP="00076668">
      <w:pPr>
        <w:jc w:val="both"/>
      </w:pPr>
    </w:p>
    <w:p w14:paraId="2D863680" w14:textId="718F9572" w:rsidR="00A87275" w:rsidRPr="0061158E" w:rsidRDefault="000711B7" w:rsidP="00076668">
      <w:pPr>
        <w:jc w:val="both"/>
        <w:rPr>
          <w:b/>
          <w:bCs/>
          <w:lang w:val="en-US"/>
        </w:rPr>
      </w:pPr>
      <w:proofErr w:type="spellStart"/>
      <w:r>
        <w:rPr>
          <w:b/>
          <w:bCs/>
          <w:lang w:val="en-US"/>
        </w:rPr>
        <w:t>Referê</w:t>
      </w:r>
      <w:r w:rsidR="00A87275" w:rsidRPr="0061158E">
        <w:rPr>
          <w:b/>
          <w:bCs/>
          <w:lang w:val="en-US"/>
        </w:rPr>
        <w:t>ncias</w:t>
      </w:r>
      <w:proofErr w:type="spellEnd"/>
    </w:p>
    <w:p w14:paraId="5B20C4D7" w14:textId="77777777" w:rsidR="00B620BC" w:rsidRPr="00B620BC" w:rsidRDefault="00A87275" w:rsidP="00C92601">
      <w:pPr>
        <w:pStyle w:val="Bibliografia"/>
        <w:spacing w:line="240" w:lineRule="auto"/>
        <w:rPr>
          <w:rFonts w:ascii="Calibri" w:hAnsi="Calibri" w:cs="Calibri"/>
          <w:lang w:val="en-US"/>
        </w:rPr>
      </w:pPr>
      <w:r>
        <w:fldChar w:fldCharType="begin"/>
      </w:r>
      <w:r w:rsidRPr="00A87275">
        <w:rPr>
          <w:lang w:val="en-US"/>
        </w:rPr>
        <w:instrText xml:space="preserve"> ADDIN ZOTERO_BIBL {"uncited":[],"omitted":[],"custom":[]} CSL_BIBLIOGRAPHY </w:instrText>
      </w:r>
      <w:r>
        <w:fldChar w:fldCharType="separate"/>
      </w:r>
      <w:r w:rsidR="00B620BC" w:rsidRPr="00B620BC">
        <w:rPr>
          <w:rFonts w:ascii="Calibri" w:hAnsi="Calibri" w:cs="Calibri"/>
          <w:i/>
          <w:iCs/>
          <w:lang w:val="en-US"/>
        </w:rPr>
        <w:t>Advancing IT, Audit, Governance, Risk, Privacy &amp; Cybersecurity</w:t>
      </w:r>
      <w:r w:rsidR="00B620BC" w:rsidRPr="00B620BC">
        <w:rPr>
          <w:rFonts w:ascii="Calibri" w:hAnsi="Calibri" w:cs="Calibri"/>
          <w:lang w:val="en-US"/>
        </w:rPr>
        <w:t>. (n.d.). ISACA. Retrieved 20 July 2021, from https://www.isaca.org/</w:t>
      </w:r>
    </w:p>
    <w:p w14:paraId="132C40DA"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i/>
          <w:iCs/>
          <w:lang w:val="en-US"/>
        </w:rPr>
        <w:t>Agency for Healthcare Research and Quality (AHRQ)</w:t>
      </w:r>
      <w:r w:rsidRPr="00B620BC">
        <w:rPr>
          <w:rFonts w:ascii="Calibri" w:hAnsi="Calibri" w:cs="Calibri"/>
          <w:lang w:val="en-US"/>
        </w:rPr>
        <w:t>. (n.d.). Retrieved 10 March 2021, from https://www.ahrq.gov/</w:t>
      </w:r>
    </w:p>
    <w:p w14:paraId="23C0AF62"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i/>
          <w:iCs/>
          <w:lang w:val="en-US"/>
        </w:rPr>
        <w:t>Cda-intro—FHIR v4.0.1</w:t>
      </w:r>
      <w:r w:rsidRPr="00B620BC">
        <w:rPr>
          <w:rFonts w:ascii="Calibri" w:hAnsi="Calibri" w:cs="Calibri"/>
          <w:lang w:val="en-US"/>
        </w:rPr>
        <w:t>. (n.d.). Retrieved 28 July 2021, from https://www.hl7.org/fhir/cda-intro.html</w:t>
      </w:r>
    </w:p>
    <w:p w14:paraId="32150151"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lang w:val="en-US"/>
        </w:rPr>
        <w:t xml:space="preserve">Development Overview. (n.d.). </w:t>
      </w:r>
      <w:r w:rsidRPr="00B620BC">
        <w:rPr>
          <w:rFonts w:ascii="Calibri" w:hAnsi="Calibri" w:cs="Calibri"/>
          <w:i/>
          <w:iCs/>
          <w:lang w:val="en-US"/>
        </w:rPr>
        <w:t>FHIR-NRLS-API</w:t>
      </w:r>
      <w:r w:rsidRPr="00B620BC">
        <w:rPr>
          <w:rFonts w:ascii="Calibri" w:hAnsi="Calibri" w:cs="Calibri"/>
          <w:lang w:val="en-US"/>
        </w:rPr>
        <w:t>. Retrieved 28 July 2021, from https://developer.nhs.uk/apis/nrl/development_overview.html</w:t>
      </w:r>
    </w:p>
    <w:p w14:paraId="6AE05B89"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i/>
          <w:iCs/>
          <w:lang w:val="en-US"/>
        </w:rPr>
        <w:t>European Health Data Evidence Network – ehden.eu</w:t>
      </w:r>
      <w:r w:rsidRPr="00B620BC">
        <w:rPr>
          <w:rFonts w:ascii="Calibri" w:hAnsi="Calibri" w:cs="Calibri"/>
          <w:lang w:val="en-US"/>
        </w:rPr>
        <w:t>. (n.d.). Retrieved 28 July 2021, from https://www.ehden.eu/</w:t>
      </w:r>
    </w:p>
    <w:p w14:paraId="3C24922D"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i/>
          <w:iCs/>
          <w:lang w:val="en-US"/>
        </w:rPr>
        <w:t>European Health Data Space | Public Health</w:t>
      </w:r>
      <w:r w:rsidRPr="00B620BC">
        <w:rPr>
          <w:rFonts w:ascii="Calibri" w:hAnsi="Calibri" w:cs="Calibri"/>
          <w:lang w:val="en-US"/>
        </w:rPr>
        <w:t>. (n.d.). Retrieved 28 July 2021, from https://ec.europa.eu/health/ehealth/dataspace_en</w:t>
      </w:r>
    </w:p>
    <w:p w14:paraId="6208A87B"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i/>
          <w:iCs/>
          <w:lang w:val="en-US"/>
        </w:rPr>
        <w:lastRenderedPageBreak/>
        <w:t>Fast Healthcare Interoperability Resources</w:t>
      </w:r>
      <w:r w:rsidRPr="00B620BC">
        <w:rPr>
          <w:rFonts w:ascii="Calibri" w:hAnsi="Calibri" w:cs="Calibri"/>
          <w:lang w:val="en-US"/>
        </w:rPr>
        <w:t>. (n.d.). NHS Digital. Retrieved 28 July 2021, from https://digital.nhs.uk/services/fhir-apis</w:t>
      </w:r>
    </w:p>
    <w:p w14:paraId="01345240"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i/>
          <w:iCs/>
          <w:lang w:val="en-US"/>
        </w:rPr>
        <w:t>Health Level Seven International—Homepage | HL7 International</w:t>
      </w:r>
      <w:r w:rsidRPr="00B620BC">
        <w:rPr>
          <w:rFonts w:ascii="Calibri" w:hAnsi="Calibri" w:cs="Calibri"/>
          <w:lang w:val="en-US"/>
        </w:rPr>
        <w:t>. (n.d.). Retrieved 28 July 2021, from http://www.hl7.org/</w:t>
      </w:r>
    </w:p>
    <w:p w14:paraId="4F441360"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lang w:val="en-US"/>
        </w:rPr>
        <w:t xml:space="preserve">Introduction to the National Record Locator. (n.d.). </w:t>
      </w:r>
      <w:r w:rsidRPr="00B620BC">
        <w:rPr>
          <w:rFonts w:ascii="Calibri" w:hAnsi="Calibri" w:cs="Calibri"/>
          <w:i/>
          <w:iCs/>
          <w:lang w:val="en-US"/>
        </w:rPr>
        <w:t>FHIR-NRLS-API</w:t>
      </w:r>
      <w:r w:rsidRPr="00B620BC">
        <w:rPr>
          <w:rFonts w:ascii="Calibri" w:hAnsi="Calibri" w:cs="Calibri"/>
          <w:lang w:val="en-US"/>
        </w:rPr>
        <w:t>. Retrieved 28 July 2021, from https://developer.nhs.uk/apis/nrl/</w:t>
      </w:r>
    </w:p>
    <w:p w14:paraId="01A83793"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lang w:val="en-US"/>
        </w:rPr>
        <w:t xml:space="preserve">Lâasri, H. (2019, November 12). </w:t>
      </w:r>
      <w:r w:rsidRPr="00B620BC">
        <w:rPr>
          <w:rFonts w:ascii="Calibri" w:hAnsi="Calibri" w:cs="Calibri"/>
          <w:i/>
          <w:iCs/>
        </w:rPr>
        <w:t>No data governance, no data intelligence!</w:t>
      </w:r>
      <w:r w:rsidRPr="00B620BC">
        <w:rPr>
          <w:rFonts w:ascii="Calibri" w:hAnsi="Calibri" w:cs="Calibri"/>
        </w:rPr>
        <w:t xml:space="preserve"> </w:t>
      </w:r>
      <w:r w:rsidRPr="00B620BC">
        <w:rPr>
          <w:rFonts w:ascii="Calibri" w:hAnsi="Calibri" w:cs="Calibri"/>
          <w:lang w:val="en-US"/>
        </w:rPr>
        <w:t>Medium. https://towardsdatascience.com/no-data-governance-no-data-intelligence-9b45bf819638</w:t>
      </w:r>
    </w:p>
    <w:p w14:paraId="2D68BE59" w14:textId="77777777" w:rsidR="00B620BC" w:rsidRPr="00B620BC" w:rsidRDefault="00B620BC" w:rsidP="00C92601">
      <w:pPr>
        <w:pStyle w:val="Bibliografia"/>
        <w:spacing w:line="240" w:lineRule="auto"/>
        <w:rPr>
          <w:rFonts w:ascii="Calibri" w:hAnsi="Calibri" w:cs="Calibri"/>
          <w:lang w:val="en-US"/>
        </w:rPr>
      </w:pPr>
      <w:r w:rsidRPr="00B620BC">
        <w:rPr>
          <w:rFonts w:ascii="Calibri" w:hAnsi="Calibri" w:cs="Calibri"/>
          <w:i/>
          <w:iCs/>
          <w:lang w:val="en-US"/>
        </w:rPr>
        <w:t>OpenEhr</w:t>
      </w:r>
      <w:r w:rsidRPr="00B620BC">
        <w:rPr>
          <w:rFonts w:ascii="Calibri" w:hAnsi="Calibri" w:cs="Calibri"/>
          <w:lang w:val="en-US"/>
        </w:rPr>
        <w:t>. (n.d.). Retrieved 28 July 2021, from https://www.openehr.org/about/what_is_openehr</w:t>
      </w:r>
    </w:p>
    <w:p w14:paraId="265B1BCD" w14:textId="77777777" w:rsidR="00B620BC" w:rsidRPr="00B620BC" w:rsidRDefault="00B620BC" w:rsidP="00C92601">
      <w:pPr>
        <w:pStyle w:val="Bibliografia"/>
        <w:spacing w:line="240" w:lineRule="auto"/>
        <w:rPr>
          <w:rFonts w:ascii="Calibri" w:hAnsi="Calibri" w:cs="Calibri"/>
        </w:rPr>
      </w:pPr>
      <w:r w:rsidRPr="00B620BC">
        <w:rPr>
          <w:rFonts w:ascii="Calibri" w:hAnsi="Calibri" w:cs="Calibri"/>
          <w:lang w:val="en-US"/>
        </w:rPr>
        <w:t xml:space="preserve">Schliemann, T., Danielsen, C., Virtanen, T., Vuokko, R., Hardardottir, G. A., Alsaker, M. A., Aksnes, B., Eklöf, N., &amp; Ericsson, E. (2019). </w:t>
      </w:r>
      <w:r w:rsidRPr="00B620BC">
        <w:rPr>
          <w:rFonts w:ascii="Calibri" w:hAnsi="Calibri" w:cs="Calibri"/>
          <w:i/>
          <w:iCs/>
          <w:lang w:val="en-US"/>
        </w:rPr>
        <w:t>eHealth standardisation in the Nordic countries: Technical and partially semantics standardisation as a strategic means for realising national policies in eHealth</w:t>
      </w:r>
      <w:r w:rsidRPr="00B620BC">
        <w:rPr>
          <w:rFonts w:ascii="Calibri" w:hAnsi="Calibri" w:cs="Calibri"/>
          <w:lang w:val="en-US"/>
        </w:rPr>
        <w:t xml:space="preserve">. </w:t>
      </w:r>
      <w:r w:rsidRPr="00B620BC">
        <w:rPr>
          <w:rFonts w:ascii="Calibri" w:hAnsi="Calibri" w:cs="Calibri"/>
        </w:rPr>
        <w:t>Nordisk Ministerråd. http://urn.kb.se/resolve?urn=urn:nbn:se:norden:org:diva-5668</w:t>
      </w:r>
    </w:p>
    <w:p w14:paraId="4295E78A" w14:textId="0E967833" w:rsidR="00507405" w:rsidRDefault="00A87275" w:rsidP="00C92601">
      <w:pPr>
        <w:spacing w:after="0" w:line="240" w:lineRule="auto"/>
        <w:jc w:val="both"/>
      </w:pPr>
      <w:r>
        <w:fldChar w:fldCharType="end"/>
      </w:r>
    </w:p>
    <w:p w14:paraId="3D8DE4EA" w14:textId="64E93CAC" w:rsidR="00ED7F4C" w:rsidRDefault="00ED7F4C" w:rsidP="00C92601">
      <w:pPr>
        <w:spacing w:after="0" w:line="240" w:lineRule="auto"/>
        <w:jc w:val="both"/>
      </w:pPr>
      <w:r>
        <w:t>Lisboa, 6 de setembro de 2021</w:t>
      </w:r>
    </w:p>
    <w:p w14:paraId="35F525B4" w14:textId="7360F1A8" w:rsidR="00ED7F4C" w:rsidRDefault="00ED7F4C" w:rsidP="00C92601">
      <w:pPr>
        <w:spacing w:after="0" w:line="240" w:lineRule="auto"/>
        <w:jc w:val="both"/>
      </w:pPr>
    </w:p>
    <w:p w14:paraId="6923C1A6" w14:textId="37504613" w:rsidR="00B03BE5" w:rsidRDefault="00B03BE5" w:rsidP="00C92601">
      <w:pPr>
        <w:spacing w:after="0" w:line="240" w:lineRule="auto"/>
        <w:jc w:val="both"/>
      </w:pPr>
      <w:r>
        <w:t xml:space="preserve">                                                 O Grupo de Trabalho para o Registo de Saúde Eletrónico</w:t>
      </w:r>
    </w:p>
    <w:p w14:paraId="1D9D1F18" w14:textId="77777777" w:rsidR="00B03BE5" w:rsidRDefault="00B03BE5" w:rsidP="00C92601">
      <w:pPr>
        <w:spacing w:after="0" w:line="240" w:lineRule="auto"/>
        <w:jc w:val="both"/>
      </w:pPr>
    </w:p>
    <w:p w14:paraId="49BF8AFD" w14:textId="41F13ADF" w:rsidR="00ED7F4C" w:rsidRDefault="00ED7F4C" w:rsidP="00B03BE5">
      <w:pPr>
        <w:spacing w:after="0" w:line="240" w:lineRule="auto"/>
        <w:ind w:firstLine="3828"/>
        <w:jc w:val="both"/>
      </w:pPr>
      <w:proofErr w:type="spellStart"/>
      <w:r>
        <w:t>Mario</w:t>
      </w:r>
      <w:proofErr w:type="spellEnd"/>
      <w:r>
        <w:t xml:space="preserve"> </w:t>
      </w:r>
      <w:r w:rsidR="006309C6">
        <w:t xml:space="preserve">José </w:t>
      </w:r>
      <w:r>
        <w:t>Macedo</w:t>
      </w:r>
    </w:p>
    <w:p w14:paraId="065533CA" w14:textId="062DC3BA" w:rsidR="00ED7F4C" w:rsidRDefault="00ED7F4C" w:rsidP="00B03BE5">
      <w:pPr>
        <w:spacing w:after="0" w:line="240" w:lineRule="auto"/>
        <w:ind w:firstLine="3828"/>
        <w:jc w:val="both"/>
      </w:pPr>
      <w:r>
        <w:t xml:space="preserve">José </w:t>
      </w:r>
      <w:proofErr w:type="spellStart"/>
      <w:r>
        <w:t>Luis</w:t>
      </w:r>
      <w:proofErr w:type="spellEnd"/>
      <w:r>
        <w:t xml:space="preserve"> Biscaia</w:t>
      </w:r>
    </w:p>
    <w:p w14:paraId="24BA71EA" w14:textId="7889070A" w:rsidR="00ED7F4C" w:rsidRDefault="00ED7F4C" w:rsidP="00B03BE5">
      <w:pPr>
        <w:spacing w:after="0" w:line="240" w:lineRule="auto"/>
        <w:ind w:firstLine="3828"/>
        <w:jc w:val="both"/>
      </w:pPr>
      <w:r>
        <w:t>João Durão Carvalho</w:t>
      </w:r>
    </w:p>
    <w:p w14:paraId="3BE011E1" w14:textId="7CD722D7" w:rsidR="006309C6" w:rsidRPr="00C63935" w:rsidRDefault="006309C6" w:rsidP="00B03BE5">
      <w:pPr>
        <w:spacing w:after="0" w:line="240" w:lineRule="auto"/>
        <w:ind w:firstLine="3828"/>
        <w:jc w:val="both"/>
      </w:pPr>
      <w:r>
        <w:t>Rui Tato Marinho</w:t>
      </w:r>
    </w:p>
    <w:sectPr w:rsidR="006309C6" w:rsidRPr="00C63935" w:rsidSect="00D232F9">
      <w:footerReference w:type="default" r:id="rId17"/>
      <w:pgSz w:w="11906" w:h="16838"/>
      <w:pgMar w:top="1134"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0891E" w14:textId="77777777" w:rsidR="006E6428" w:rsidRDefault="006E6428" w:rsidP="00A33D0D">
      <w:pPr>
        <w:spacing w:after="0" w:line="240" w:lineRule="auto"/>
      </w:pPr>
      <w:r>
        <w:separator/>
      </w:r>
    </w:p>
  </w:endnote>
  <w:endnote w:type="continuationSeparator" w:id="0">
    <w:p w14:paraId="560CCA3F" w14:textId="77777777" w:rsidR="006E6428" w:rsidRDefault="006E6428" w:rsidP="00A33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5074856"/>
      <w:docPartObj>
        <w:docPartGallery w:val="Page Numbers (Bottom of Page)"/>
        <w:docPartUnique/>
      </w:docPartObj>
    </w:sdtPr>
    <w:sdtEndPr/>
    <w:sdtContent>
      <w:p w14:paraId="53DB7A3A" w14:textId="09E5C0A6" w:rsidR="00411DD2" w:rsidRDefault="00411DD2">
        <w:pPr>
          <w:pStyle w:val="Rodap"/>
          <w:jc w:val="right"/>
        </w:pPr>
        <w:r>
          <w:fldChar w:fldCharType="begin"/>
        </w:r>
        <w:r>
          <w:instrText>PAGE   \* MERGEFORMAT</w:instrText>
        </w:r>
        <w:r>
          <w:fldChar w:fldCharType="separate"/>
        </w:r>
        <w:r w:rsidR="004A1A27">
          <w:rPr>
            <w:noProof/>
          </w:rPr>
          <w:t>14</w:t>
        </w:r>
        <w:r>
          <w:fldChar w:fldCharType="end"/>
        </w:r>
      </w:p>
    </w:sdtContent>
  </w:sdt>
  <w:p w14:paraId="1838EDB3" w14:textId="77777777" w:rsidR="00411DD2" w:rsidRDefault="00411DD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32F21" w14:textId="77777777" w:rsidR="006E6428" w:rsidRDefault="006E6428" w:rsidP="00A33D0D">
      <w:pPr>
        <w:spacing w:after="0" w:line="240" w:lineRule="auto"/>
      </w:pPr>
      <w:r>
        <w:separator/>
      </w:r>
    </w:p>
  </w:footnote>
  <w:footnote w:type="continuationSeparator" w:id="0">
    <w:p w14:paraId="47FCC35B" w14:textId="77777777" w:rsidR="006E6428" w:rsidRDefault="006E6428" w:rsidP="00A33D0D">
      <w:pPr>
        <w:spacing w:after="0" w:line="240" w:lineRule="auto"/>
      </w:pPr>
      <w:r>
        <w:continuationSeparator/>
      </w:r>
    </w:p>
  </w:footnote>
  <w:footnote w:id="1">
    <w:p w14:paraId="0DB4AFEB" w14:textId="77777777" w:rsidR="00B620BC" w:rsidRDefault="00B620BC" w:rsidP="00B620BC">
      <w:pPr>
        <w:pStyle w:val="Textodenotaderodap"/>
      </w:pPr>
      <w:r w:rsidRPr="009825F7">
        <w:rPr>
          <w:rStyle w:val="Refdenotaderodap"/>
        </w:rPr>
        <w:footnoteRef/>
      </w:r>
      <w:r>
        <w:t xml:space="preserve"> </w:t>
      </w:r>
      <w:r w:rsidRPr="009F5526">
        <w:t>https://ec.europa.eu/health/sites/default/files/ehealth/docs/ev_20171128_co01_en.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C0D35"/>
    <w:multiLevelType w:val="hybridMultilevel"/>
    <w:tmpl w:val="C576BD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4902C6D"/>
    <w:multiLevelType w:val="hybridMultilevel"/>
    <w:tmpl w:val="3CE228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5DE4E23"/>
    <w:multiLevelType w:val="hybridMultilevel"/>
    <w:tmpl w:val="C69603C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2EC08F7"/>
    <w:multiLevelType w:val="hybridMultilevel"/>
    <w:tmpl w:val="51AA6D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6ED280D"/>
    <w:multiLevelType w:val="hybridMultilevel"/>
    <w:tmpl w:val="87AEB7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B7E7A0C"/>
    <w:multiLevelType w:val="hybridMultilevel"/>
    <w:tmpl w:val="C36CC070"/>
    <w:lvl w:ilvl="0" w:tplc="08160013">
      <w:start w:val="1"/>
      <w:numFmt w:val="upp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7CE4030"/>
    <w:multiLevelType w:val="hybridMultilevel"/>
    <w:tmpl w:val="69F2E6C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17D4750"/>
    <w:multiLevelType w:val="hybridMultilevel"/>
    <w:tmpl w:val="0C08DF4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5332D22"/>
    <w:multiLevelType w:val="hybridMultilevel"/>
    <w:tmpl w:val="673853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A870440"/>
    <w:multiLevelType w:val="hybridMultilevel"/>
    <w:tmpl w:val="6F64BA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4D720C4"/>
    <w:multiLevelType w:val="hybridMultilevel"/>
    <w:tmpl w:val="D2E2CC8E"/>
    <w:lvl w:ilvl="0" w:tplc="F28EDEF6">
      <w:start w:val="1"/>
      <w:numFmt w:val="decimal"/>
      <w:lvlText w:val="%1."/>
      <w:lvlJc w:val="left"/>
      <w:pPr>
        <w:ind w:left="644" w:hanging="360"/>
      </w:pPr>
      <w:rPr>
        <w:rFonts w:asciiTheme="minorHAnsi" w:eastAsiaTheme="minorHAnsi" w:hAnsiTheme="minorHAnsi" w:cstheme="minorBidi"/>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476A76EF"/>
    <w:multiLevelType w:val="hybridMultilevel"/>
    <w:tmpl w:val="A42A6064"/>
    <w:lvl w:ilvl="0" w:tplc="C1461C78">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BC91F6D"/>
    <w:multiLevelType w:val="hybridMultilevel"/>
    <w:tmpl w:val="4F945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DB30982"/>
    <w:multiLevelType w:val="hybridMultilevel"/>
    <w:tmpl w:val="027C96F2"/>
    <w:lvl w:ilvl="0" w:tplc="C1461C78">
      <w:numFmt w:val="bullet"/>
      <w:lvlText w:val="•"/>
      <w:lvlJc w:val="left"/>
      <w:pPr>
        <w:ind w:left="1080" w:hanging="360"/>
      </w:pPr>
      <w:rPr>
        <w:rFonts w:ascii="Calibri" w:eastAsiaTheme="minorHAnsi" w:hAnsi="Calibri" w:cs="Calibri"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4" w15:restartNumberingAfterBreak="0">
    <w:nsid w:val="4E4566DC"/>
    <w:multiLevelType w:val="hybridMultilevel"/>
    <w:tmpl w:val="916AF4F0"/>
    <w:lvl w:ilvl="0" w:tplc="08160013">
      <w:start w:val="1"/>
      <w:numFmt w:val="upp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01911D7"/>
    <w:multiLevelType w:val="hybridMultilevel"/>
    <w:tmpl w:val="5720F6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D">
      <w:start w:val="1"/>
      <w:numFmt w:val="bullet"/>
      <w:lvlText w:val=""/>
      <w:lvlJc w:val="left"/>
      <w:pPr>
        <w:ind w:left="2880" w:hanging="360"/>
      </w:pPr>
      <w:rPr>
        <w:rFonts w:ascii="Wingdings" w:hAnsi="Wingdings"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535B0BDF"/>
    <w:multiLevelType w:val="hybridMultilevel"/>
    <w:tmpl w:val="311E99B6"/>
    <w:lvl w:ilvl="0" w:tplc="08160013">
      <w:start w:val="1"/>
      <w:numFmt w:val="upp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75FAA"/>
    <w:multiLevelType w:val="hybridMultilevel"/>
    <w:tmpl w:val="971A2A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FAC076D"/>
    <w:multiLevelType w:val="hybridMultilevel"/>
    <w:tmpl w:val="2B5AA64E"/>
    <w:lvl w:ilvl="0" w:tplc="08160013">
      <w:start w:val="1"/>
      <w:numFmt w:val="upp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60294EA8"/>
    <w:multiLevelType w:val="hybridMultilevel"/>
    <w:tmpl w:val="DB06344C"/>
    <w:lvl w:ilvl="0" w:tplc="74BCCA78">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6CF24ED4"/>
    <w:multiLevelType w:val="hybridMultilevel"/>
    <w:tmpl w:val="DA84AA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15D3F93"/>
    <w:multiLevelType w:val="hybridMultilevel"/>
    <w:tmpl w:val="5A225912"/>
    <w:lvl w:ilvl="0" w:tplc="08160013">
      <w:start w:val="1"/>
      <w:numFmt w:val="upp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27A12DA"/>
    <w:multiLevelType w:val="hybridMultilevel"/>
    <w:tmpl w:val="CBE0EEB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50102654">
    <w:abstractNumId w:val="4"/>
  </w:num>
  <w:num w:numId="2" w16cid:durableId="606930933">
    <w:abstractNumId w:val="0"/>
  </w:num>
  <w:num w:numId="3" w16cid:durableId="1582835087">
    <w:abstractNumId w:val="6"/>
  </w:num>
  <w:num w:numId="4" w16cid:durableId="1628273750">
    <w:abstractNumId w:val="8"/>
  </w:num>
  <w:num w:numId="5" w16cid:durableId="757942653">
    <w:abstractNumId w:val="1"/>
  </w:num>
  <w:num w:numId="6" w16cid:durableId="95753732">
    <w:abstractNumId w:val="20"/>
  </w:num>
  <w:num w:numId="7" w16cid:durableId="735126824">
    <w:abstractNumId w:val="22"/>
  </w:num>
  <w:num w:numId="8" w16cid:durableId="1524316984">
    <w:abstractNumId w:val="5"/>
  </w:num>
  <w:num w:numId="9" w16cid:durableId="858197574">
    <w:abstractNumId w:val="14"/>
  </w:num>
  <w:num w:numId="10" w16cid:durableId="287932028">
    <w:abstractNumId w:val="11"/>
  </w:num>
  <w:num w:numId="11" w16cid:durableId="799416918">
    <w:abstractNumId w:val="13"/>
  </w:num>
  <w:num w:numId="12" w16cid:durableId="1285575084">
    <w:abstractNumId w:val="18"/>
  </w:num>
  <w:num w:numId="13" w16cid:durableId="1754012034">
    <w:abstractNumId w:val="3"/>
  </w:num>
  <w:num w:numId="14" w16cid:durableId="698121576">
    <w:abstractNumId w:val="2"/>
  </w:num>
  <w:num w:numId="15" w16cid:durableId="331951708">
    <w:abstractNumId w:val="7"/>
  </w:num>
  <w:num w:numId="16" w16cid:durableId="663244921">
    <w:abstractNumId w:val="12"/>
  </w:num>
  <w:num w:numId="17" w16cid:durableId="769663805">
    <w:abstractNumId w:val="15"/>
  </w:num>
  <w:num w:numId="18" w16cid:durableId="1327826130">
    <w:abstractNumId w:val="21"/>
  </w:num>
  <w:num w:numId="19" w16cid:durableId="278898">
    <w:abstractNumId w:val="17"/>
  </w:num>
  <w:num w:numId="20" w16cid:durableId="2058779152">
    <w:abstractNumId w:val="9"/>
  </w:num>
  <w:num w:numId="21" w16cid:durableId="389184897">
    <w:abstractNumId w:val="16"/>
  </w:num>
  <w:num w:numId="22" w16cid:durableId="152066788">
    <w:abstractNumId w:val="10"/>
  </w:num>
  <w:num w:numId="23" w16cid:durableId="103107818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7A83"/>
    <w:rsid w:val="00006DAD"/>
    <w:rsid w:val="0002488C"/>
    <w:rsid w:val="00056AF5"/>
    <w:rsid w:val="000711B7"/>
    <w:rsid w:val="00076668"/>
    <w:rsid w:val="000F4FC8"/>
    <w:rsid w:val="00125B8E"/>
    <w:rsid w:val="002341A6"/>
    <w:rsid w:val="00254F5D"/>
    <w:rsid w:val="00256EFF"/>
    <w:rsid w:val="002603EB"/>
    <w:rsid w:val="002A69F9"/>
    <w:rsid w:val="00300EEB"/>
    <w:rsid w:val="003221F9"/>
    <w:rsid w:val="00336A36"/>
    <w:rsid w:val="00377D74"/>
    <w:rsid w:val="003B17B4"/>
    <w:rsid w:val="003B3FA2"/>
    <w:rsid w:val="003D2923"/>
    <w:rsid w:val="003F3599"/>
    <w:rsid w:val="00410C20"/>
    <w:rsid w:val="00411DD2"/>
    <w:rsid w:val="00421074"/>
    <w:rsid w:val="00440988"/>
    <w:rsid w:val="004527F6"/>
    <w:rsid w:val="004824C8"/>
    <w:rsid w:val="004A1A27"/>
    <w:rsid w:val="004B26D5"/>
    <w:rsid w:val="004E2A73"/>
    <w:rsid w:val="004E5E58"/>
    <w:rsid w:val="00507405"/>
    <w:rsid w:val="00524B2F"/>
    <w:rsid w:val="0054698A"/>
    <w:rsid w:val="00564A66"/>
    <w:rsid w:val="00580AE1"/>
    <w:rsid w:val="005A0AEE"/>
    <w:rsid w:val="005B5959"/>
    <w:rsid w:val="005C75AF"/>
    <w:rsid w:val="006109AA"/>
    <w:rsid w:val="0061158E"/>
    <w:rsid w:val="006309C6"/>
    <w:rsid w:val="0066334F"/>
    <w:rsid w:val="00663C6B"/>
    <w:rsid w:val="006B103D"/>
    <w:rsid w:val="006E1F7B"/>
    <w:rsid w:val="006E6428"/>
    <w:rsid w:val="0072708C"/>
    <w:rsid w:val="0076793F"/>
    <w:rsid w:val="00782EC2"/>
    <w:rsid w:val="007915F0"/>
    <w:rsid w:val="007E7C5D"/>
    <w:rsid w:val="007F194B"/>
    <w:rsid w:val="00857973"/>
    <w:rsid w:val="00885209"/>
    <w:rsid w:val="008A64D2"/>
    <w:rsid w:val="008C7B37"/>
    <w:rsid w:val="00904557"/>
    <w:rsid w:val="00915168"/>
    <w:rsid w:val="00917A83"/>
    <w:rsid w:val="00972DCD"/>
    <w:rsid w:val="00986880"/>
    <w:rsid w:val="009903C6"/>
    <w:rsid w:val="00993872"/>
    <w:rsid w:val="009D2F56"/>
    <w:rsid w:val="009D56FE"/>
    <w:rsid w:val="009F1EFD"/>
    <w:rsid w:val="009F5534"/>
    <w:rsid w:val="009F5F7F"/>
    <w:rsid w:val="00A33D0D"/>
    <w:rsid w:val="00A54878"/>
    <w:rsid w:val="00A64150"/>
    <w:rsid w:val="00A8026B"/>
    <w:rsid w:val="00A87275"/>
    <w:rsid w:val="00AC5709"/>
    <w:rsid w:val="00AD5363"/>
    <w:rsid w:val="00B03BE5"/>
    <w:rsid w:val="00B06B5B"/>
    <w:rsid w:val="00B470AB"/>
    <w:rsid w:val="00B545E8"/>
    <w:rsid w:val="00B620BC"/>
    <w:rsid w:val="00B76BB7"/>
    <w:rsid w:val="00BB272B"/>
    <w:rsid w:val="00BB64F8"/>
    <w:rsid w:val="00BC2CF9"/>
    <w:rsid w:val="00C021FD"/>
    <w:rsid w:val="00C027BB"/>
    <w:rsid w:val="00C63935"/>
    <w:rsid w:val="00C92601"/>
    <w:rsid w:val="00CC2B4E"/>
    <w:rsid w:val="00CD485A"/>
    <w:rsid w:val="00CF2779"/>
    <w:rsid w:val="00D20555"/>
    <w:rsid w:val="00D232F9"/>
    <w:rsid w:val="00D35219"/>
    <w:rsid w:val="00D35DE1"/>
    <w:rsid w:val="00D573A3"/>
    <w:rsid w:val="00D85748"/>
    <w:rsid w:val="00D9699A"/>
    <w:rsid w:val="00DB7E88"/>
    <w:rsid w:val="00DC6294"/>
    <w:rsid w:val="00DD2447"/>
    <w:rsid w:val="00DF0F36"/>
    <w:rsid w:val="00E251E7"/>
    <w:rsid w:val="00E33792"/>
    <w:rsid w:val="00E33D98"/>
    <w:rsid w:val="00E6083D"/>
    <w:rsid w:val="00E63DA3"/>
    <w:rsid w:val="00E77001"/>
    <w:rsid w:val="00E91531"/>
    <w:rsid w:val="00ED7F4C"/>
    <w:rsid w:val="00EF5CEE"/>
    <w:rsid w:val="00F17AD9"/>
    <w:rsid w:val="00F922F0"/>
    <w:rsid w:val="00FC3B8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8083C"/>
  <w15:chartTrackingRefBased/>
  <w15:docId w15:val="{D69A6244-88D3-4DAC-A7AE-278660946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E915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B470AB"/>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B470AB"/>
    <w:rPr>
      <w:rFonts w:ascii="Segoe UI" w:hAnsi="Segoe UI" w:cs="Segoe UI"/>
      <w:sz w:val="18"/>
      <w:szCs w:val="18"/>
    </w:rPr>
  </w:style>
  <w:style w:type="paragraph" w:styleId="PargrafodaLista">
    <w:name w:val="List Paragraph"/>
    <w:basedOn w:val="Normal"/>
    <w:uiPriority w:val="34"/>
    <w:qFormat/>
    <w:rsid w:val="00B470AB"/>
    <w:pPr>
      <w:ind w:left="720"/>
      <w:contextualSpacing/>
    </w:pPr>
  </w:style>
  <w:style w:type="paragraph" w:styleId="Legenda">
    <w:name w:val="caption"/>
    <w:basedOn w:val="Normal"/>
    <w:next w:val="Normal"/>
    <w:uiPriority w:val="35"/>
    <w:unhideWhenUsed/>
    <w:qFormat/>
    <w:rsid w:val="0002488C"/>
    <w:pPr>
      <w:spacing w:after="200" w:line="240" w:lineRule="auto"/>
    </w:pPr>
    <w:rPr>
      <w:i/>
      <w:iCs/>
      <w:color w:val="44546A" w:themeColor="text2"/>
      <w:sz w:val="18"/>
      <w:szCs w:val="18"/>
    </w:rPr>
  </w:style>
  <w:style w:type="table" w:styleId="TabelacomGrelha">
    <w:name w:val="Table Grid"/>
    <w:basedOn w:val="Tabelanormal"/>
    <w:uiPriority w:val="39"/>
    <w:rsid w:val="006109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arter"/>
    <w:uiPriority w:val="99"/>
    <w:semiHidden/>
    <w:unhideWhenUsed/>
    <w:rsid w:val="00A33D0D"/>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A33D0D"/>
    <w:rPr>
      <w:sz w:val="20"/>
      <w:szCs w:val="20"/>
    </w:rPr>
  </w:style>
  <w:style w:type="character" w:styleId="Refdenotaderodap">
    <w:name w:val="footnote reference"/>
    <w:basedOn w:val="Tipodeletrapredefinidodopargrafo"/>
    <w:uiPriority w:val="99"/>
    <w:semiHidden/>
    <w:unhideWhenUsed/>
    <w:rsid w:val="00A33D0D"/>
    <w:rPr>
      <w:vertAlign w:val="superscript"/>
    </w:rPr>
  </w:style>
  <w:style w:type="character" w:styleId="Hiperligao">
    <w:name w:val="Hyperlink"/>
    <w:basedOn w:val="Tipodeletrapredefinidodopargrafo"/>
    <w:uiPriority w:val="99"/>
    <w:unhideWhenUsed/>
    <w:rsid w:val="00A87275"/>
    <w:rPr>
      <w:color w:val="0563C1" w:themeColor="hyperlink"/>
      <w:u w:val="single"/>
    </w:rPr>
  </w:style>
  <w:style w:type="character" w:customStyle="1" w:styleId="MenoNoResolvida1">
    <w:name w:val="Menção Não Resolvida1"/>
    <w:basedOn w:val="Tipodeletrapredefinidodopargrafo"/>
    <w:uiPriority w:val="99"/>
    <w:semiHidden/>
    <w:unhideWhenUsed/>
    <w:rsid w:val="00A87275"/>
    <w:rPr>
      <w:color w:val="605E5C"/>
      <w:shd w:val="clear" w:color="auto" w:fill="E1DFDD"/>
    </w:rPr>
  </w:style>
  <w:style w:type="paragraph" w:styleId="Bibliografia">
    <w:name w:val="Bibliography"/>
    <w:basedOn w:val="Normal"/>
    <w:next w:val="Normal"/>
    <w:uiPriority w:val="37"/>
    <w:unhideWhenUsed/>
    <w:rsid w:val="00A87275"/>
    <w:pPr>
      <w:spacing w:after="0" w:line="480" w:lineRule="auto"/>
      <w:ind w:left="720" w:hanging="720"/>
    </w:pPr>
  </w:style>
  <w:style w:type="table" w:styleId="TabeladeGrelha4-Destaque1">
    <w:name w:val="Grid Table 4 Accent 1"/>
    <w:basedOn w:val="Tabelanormal"/>
    <w:uiPriority w:val="49"/>
    <w:rsid w:val="00E9153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Ttulo1Carter">
    <w:name w:val="Título 1 Caráter"/>
    <w:basedOn w:val="Tipodeletrapredefinidodopargrafo"/>
    <w:link w:val="Ttulo1"/>
    <w:uiPriority w:val="9"/>
    <w:rsid w:val="00E91531"/>
    <w:rPr>
      <w:rFonts w:asciiTheme="majorHAnsi" w:eastAsiaTheme="majorEastAsia" w:hAnsiTheme="majorHAnsi" w:cstheme="majorBidi"/>
      <w:color w:val="2F5496" w:themeColor="accent1" w:themeShade="BF"/>
      <w:sz w:val="32"/>
      <w:szCs w:val="32"/>
    </w:rPr>
  </w:style>
  <w:style w:type="paragraph" w:styleId="Cabealho">
    <w:name w:val="header"/>
    <w:basedOn w:val="Normal"/>
    <w:link w:val="CabealhoCarter"/>
    <w:uiPriority w:val="99"/>
    <w:unhideWhenUsed/>
    <w:rsid w:val="00411DD2"/>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411DD2"/>
  </w:style>
  <w:style w:type="paragraph" w:styleId="Rodap">
    <w:name w:val="footer"/>
    <w:basedOn w:val="Normal"/>
    <w:link w:val="RodapCarter"/>
    <w:uiPriority w:val="99"/>
    <w:unhideWhenUsed/>
    <w:rsid w:val="00411DD2"/>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411D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86637-E60F-469C-A5D1-C18F8D7D2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750</Words>
  <Characters>36452</Characters>
  <Application>Microsoft Office Word</Application>
  <DocSecurity>0</DocSecurity>
  <Lines>303</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ário Macedo</dc:creator>
  <cp:keywords/>
  <dc:description/>
  <cp:lastModifiedBy>jennyssantos@gmail.com</cp:lastModifiedBy>
  <cp:revision>2</cp:revision>
  <cp:lastPrinted>2021-09-27T18:19:00Z</cp:lastPrinted>
  <dcterms:created xsi:type="dcterms:W3CDTF">2022-05-12T21:42:00Z</dcterms:created>
  <dcterms:modified xsi:type="dcterms:W3CDTF">2022-05-12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0pKTl8b6"/&gt;&lt;style id="http://www.zotero.org/styles/apa" locale="en-GB" hasBibliography="1" bibliographyStyleHasBeenSet="1"/&gt;&lt;prefs&gt;&lt;pref name="fieldType" value="Field"/&gt;&lt;/prefs&gt;&lt;/data&gt;</vt:lpwstr>
  </property>
</Properties>
</file>